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5B54796"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Ximo Mengual </w:t>
      </w:r>
      <w:r w:rsidRPr="00766375">
        <w:rPr>
          <w:vertAlign w:val="superscript"/>
        </w:rPr>
        <w:t>3</w:t>
      </w:r>
      <w:r w:rsidRPr="00766375">
        <w:t xml:space="preserve">, Alain Frantz </w:t>
      </w:r>
      <w:r w:rsidRPr="00766375">
        <w:rPr>
          <w:vertAlign w:val="superscript"/>
        </w:rPr>
        <w:t>1</w:t>
      </w:r>
      <w:r w:rsidR="006B5EEF">
        <w:rPr>
          <w:vertAlign w:val="superscript"/>
        </w:rPr>
        <w:t>,2</w:t>
      </w:r>
    </w:p>
    <w:p w14:paraId="2AA8007A" w14:textId="29F130FF" w:rsidR="00F15F49" w:rsidRPr="00D8188A" w:rsidRDefault="00F15F49" w:rsidP="006F501D"/>
    <w:p w14:paraId="24F171DE" w14:textId="77777777" w:rsidR="006D21D5" w:rsidRPr="00D8188A" w:rsidRDefault="006D21D5" w:rsidP="006F501D"/>
    <w:p w14:paraId="4BF9EB19" w14:textId="2427EC7B" w:rsidR="00766375" w:rsidRPr="004E41E0" w:rsidRDefault="00766375" w:rsidP="006F501D">
      <w:r w:rsidRPr="004E41E0">
        <w:t>1: Musée National d’Histoire Naturelle, 25, rue Muenster, L-2160, Luxembourg, Luxembourg</w:t>
      </w:r>
    </w:p>
    <w:p w14:paraId="15B76019" w14:textId="0C860FF4" w:rsidR="00766375" w:rsidRPr="004E41E0" w:rsidRDefault="00766375" w:rsidP="006F501D">
      <w:r w:rsidRPr="004E41E0">
        <w:t>2: Fondation Faune-Flore, 24, rue Muenster,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r w:rsidRPr="00766375">
        <w:rPr>
          <w:lang w:val="de-LU"/>
        </w:rPr>
        <w:t>Koenig,</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r>
        <w:t>Ecography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7ED45A9" w14:textId="049633F9" w:rsidR="00F15F49" w:rsidRPr="00F15F49" w:rsidRDefault="00F15F49" w:rsidP="006F501D"/>
    <w:p w14:paraId="1EAB87E8" w14:textId="15E508DC" w:rsidR="00B34036" w:rsidRDefault="006B5EEF" w:rsidP="006F501D">
      <w:pPr>
        <w:rPr>
          <w:b/>
        </w:rPr>
      </w:pPr>
      <w:r>
        <w:rPr>
          <w:b/>
        </w:rPr>
        <w:lastRenderedPageBreak/>
        <w:t>A</w:t>
      </w:r>
      <w:r w:rsidR="00B34036">
        <w:rPr>
          <w:b/>
        </w:rPr>
        <w:t>BSTRACT</w:t>
      </w:r>
    </w:p>
    <w:p w14:paraId="2CCB07F3" w14:textId="67E7A347" w:rsidR="006B5EEF" w:rsidRDefault="006B5EEF" w:rsidP="006F501D">
      <w:r w:rsidRPr="006B5EEF">
        <w:t xml:space="preserve">Hoverflies </w:t>
      </w:r>
      <w:r w:rsidR="0014047B">
        <w:t xml:space="preserve">(Syrphidae) </w:t>
      </w:r>
      <w:r w:rsidRPr="006B5EEF">
        <w:t>are essential 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67577">
        <w:t xml:space="preserve">thousands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r w:rsidR="00267577">
        <w:rPr>
          <w:i/>
        </w:rPr>
        <w:t>Syritta pipiens</w:t>
      </w:r>
      <w:r w:rsidR="00B52E69">
        <w:t xml:space="preserve"> </w:t>
      </w:r>
      <w:r w:rsidR="00B52E69" w:rsidRPr="0014047B">
        <w:t>and</w:t>
      </w:r>
      <w:r w:rsidR="00B52E69" w:rsidRPr="0014047B">
        <w:rPr>
          <w:i/>
        </w:rPr>
        <w:t xml:space="preserve"> Myathropa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639C91D5"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F23574">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F23574">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8F21C1">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8B17F5">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B17F5">
        <w:rPr>
          <w:rFonts w:hint="eastAsia"/>
        </w:rPr>
        <w:instrText></w:instrText>
      </w:r>
      <w:r w:rsidR="008B17F5">
        <w:instrText>t from insect pollination.\nAnother example is the contribution of pollinators to preserving cherished natural and\ncultural landscapes through wild</w:instrText>
      </w:r>
      <w:r w:rsidR="008B17F5">
        <w:rPr>
          <w:rFonts w:hint="eastAsia"/>
        </w:rPr>
        <w:instrText></w:instrText>
      </w:r>
      <w:r w:rsidR="008B17F5">
        <w:instrText xml:space="preserve">ower pollination.\nHowever, due to a cocktail mix of drivers of change, pollinator species are disappearing and\npollinator populations are declining. </w:instrText>
      </w:r>
      <w:r w:rsidR="008B17F5">
        <w:rPr>
          <w:rFonts w:hint="eastAsia"/>
        </w:rPr>
        <w:instrText></w:instrText>
      </w:r>
      <w:r w:rsidR="008B17F5">
        <w:instrText>ese losses accentuate several of our societal chal-\nlenges, including food security and ecosystem degradation. Hence, building knowledge on\nthe causes behind pollinator decline, and the e</w:instrText>
      </w:r>
      <w:r w:rsidR="008B17F5">
        <w:rPr>
          <w:rFonts w:hint="eastAsia"/>
        </w:rPr>
        <w:instrText></w:instrText>
      </w:r>
      <w:r w:rsidR="008B17F5">
        <w:instrText xml:space="preserve">ects of pollinator decline on other species\nand ecosystems is essential. </w:instrText>
      </w:r>
      <w:r w:rsidR="008B17F5">
        <w:rPr>
          <w:rFonts w:hint="eastAsia"/>
        </w:rPr>
        <w:instrText></w:instrText>
      </w:r>
      <w:r w:rsidR="008B17F5">
        <w:instrText>e STEP project has contributed signi</w:instrText>
      </w:r>
      <w:r w:rsidR="008B17F5">
        <w:rPr>
          <w:rFonts w:hint="eastAsia"/>
        </w:rPr>
        <w:instrText></w:instrText>
      </w:r>
      <w:r w:rsidR="008B17F5">
        <w:instrText xml:space="preserve">cantly within this </w:instrText>
      </w:r>
      <w:r w:rsidR="008B17F5">
        <w:rPr>
          <w:rFonts w:hint="eastAsia"/>
        </w:rPr>
        <w:instrText></w:instrText>
      </w:r>
      <w:r w:rsidR="008B17F5">
        <w:instrText>eld,\nwith a particular focus on the status and drivers behind trends in European pollinators.\nFurthermore, research into the di</w:instrText>
      </w:r>
      <w:r w:rsidR="008B17F5">
        <w:rPr>
          <w:rFonts w:hint="eastAsia"/>
        </w:rPr>
        <w:instrText></w:instrText>
      </w:r>
      <w:r w:rsidR="008B17F5">
        <w:instrText xml:space="preserve">erent solutions for maintaining or enhancing pollinator\npopulations is crucial. </w:instrText>
      </w:r>
      <w:r w:rsidR="008B17F5">
        <w:rPr>
          <w:rFonts w:hint="eastAsia"/>
        </w:rPr>
        <w:instrText></w:instrText>
      </w:r>
      <w:r w:rsidR="008B17F5">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8B17F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7165F4">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7165F4" w:rsidRPr="007165F4">
        <w:rPr>
          <w:lang w:val="fr-CH"/>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6F4CB8">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6F4CB8" w:rsidRPr="006F4CB8">
        <w:rPr>
          <w:lang w:val="fr-CH"/>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6F4CB8">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0C6B21">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0C6B21" w:rsidRPr="000C6B21">
        <w:rPr>
          <w:lang w:val="fr-CH"/>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5924C4C9" w14:textId="4D5FCA6B" w:rsidR="00154AA8" w:rsidRPr="00154AA8" w:rsidRDefault="00154AA8" w:rsidP="00154AA8">
      <w:r w:rsidRPr="00154AA8">
        <w:t>Because of demographic growth, land use change for new infrastructure and urban development is expected to be considerable</w:t>
      </w:r>
      <w:r w:rsidR="00777B20">
        <w:t xml:space="preserve"> even in already heavily urbanized countries</w:t>
      </w:r>
      <w:r w:rsidRPr="00154AA8">
        <w:t xml:space="preserve">. This, in turn, will lead to further loss and fragmentation of natural and semi-natural habitats </w:t>
      </w:r>
      <w:r w:rsidRPr="00154AA8">
        <w:fldChar w:fldCharType="begin"/>
      </w:r>
      <w:r w:rsidRPr="00154AA8">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Pr="00154AA8">
        <w:fldChar w:fldCharType="separate"/>
      </w:r>
      <w:r w:rsidRPr="00154AA8">
        <w:rPr>
          <w:rFonts w:cs="Times New Roman"/>
        </w:rPr>
        <w:t>(Jaeger et al., 2016)</w:t>
      </w:r>
      <w:r w:rsidRPr="00154AA8">
        <w:fldChar w:fldCharType="end"/>
      </w:r>
      <w:r w:rsidRPr="00154AA8">
        <w:t xml:space="preserve">. Cologne is the fourth-most populous city in Germany and recently commissioned a major inventory of pollinators </w:t>
      </w:r>
      <w:r w:rsidRPr="00154AA8">
        <w:fldChar w:fldCharType="begin"/>
      </w:r>
      <w:r w:rsidRPr="00154AA8">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 recent findings about country-wide</w:t>
      </w:r>
      <w:r w:rsidR="00777B20">
        <w:t xml:space="preserve"> insect declines </w:t>
      </w:r>
      <w:r w:rsidR="00777B20">
        <w:fldChar w:fldCharType="begin"/>
      </w:r>
      <w:r w:rsidR="00777B20">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777B20">
        <w:fldChar w:fldCharType="separate"/>
      </w:r>
      <w:r w:rsidR="00777B20" w:rsidRPr="00777B20">
        <w:rPr>
          <w:rFonts w:cs="Times New Roman"/>
        </w:rPr>
        <w:t>(Hallmann et al., 2017; Seibold et al., 2019)</w:t>
      </w:r>
      <w:r w:rsidR="00777B20">
        <w:fldChar w:fldCharType="end"/>
      </w:r>
      <w:r w:rsidRPr="00154AA8">
        <w:t xml:space="preserve">. Luxembourg has recognized that habitat loss and fragmentation are threatening its biodiversity in general and insect pollinators in particular </w:t>
      </w:r>
      <w:r w:rsidRPr="00154AA8">
        <w:fldChar w:fldCharType="begin"/>
      </w:r>
      <w:r w:rsidRPr="00154AA8">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Ministère de l’Environnement, du Climat et du Développement durable, 2022)</w:t>
      </w:r>
      <w:r w:rsidRPr="00154AA8">
        <w:fldChar w:fldCharType="end"/>
      </w:r>
      <w:r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w:t>
      </w:r>
      <w:r w:rsidRPr="00154AA8">
        <w:lastRenderedPageBreak/>
        <w:t xml:space="preserve">connectivity of the landscape from the viewpoint of the pollinator </w:t>
      </w:r>
      <w:r w:rsidRPr="00154AA8">
        <w:fldChar w:fldCharType="begin"/>
      </w:r>
      <w:r w:rsidRPr="00154AA8">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Pr="00154AA8">
        <w:fldChar w:fldCharType="separate"/>
      </w:r>
      <w:r w:rsidRPr="00154AA8">
        <w:rPr>
          <w:rFonts w:cs="Times New Roman"/>
        </w:rPr>
        <w:t>(Dreier et al., 2014; Rands, 2014)</w:t>
      </w:r>
      <w:r w:rsidRPr="00154AA8">
        <w:fldChar w:fldCharType="end"/>
      </w:r>
      <w:r w:rsidRPr="00154AA8">
        <w:t>.</w:t>
      </w:r>
      <w:r w:rsidR="00777B20">
        <w:t xml:space="preserve"> </w:t>
      </w:r>
    </w:p>
    <w:p w14:paraId="16F58FAE" w14:textId="4AAB3F42"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 xml:space="preserve">Nevertheless, the results from work on Apiformes suggest that even good dispersers can be impacted by habitat fragmentation. Bumblebee (Bombus) species normally exhibit very little genetic structure </w:t>
      </w:r>
      <w:r w:rsidR="00777B20">
        <w:fldChar w:fldCharType="begin"/>
      </w:r>
      <w:r w:rsidR="00777B20">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EF094F">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 xml:space="preserve">(Jha and Kremen, </w:t>
      </w:r>
      <w:bookmarkStart w:id="1" w:name="_GoBack"/>
      <w:bookmarkEnd w:id="1"/>
      <w:r w:rsidR="00EF094F" w:rsidRPr="00EF094F">
        <w:rPr>
          <w:rFonts w:cs="Times New Roman"/>
        </w:rPr>
        <w:t>2013)</w:t>
      </w:r>
      <w:r w:rsidR="00EF094F">
        <w:fldChar w:fldCharType="end"/>
      </w:r>
      <w:r w:rsidR="00777B20" w:rsidRPr="00777B20">
        <w:t xml:space="preserve">. Even at larger spatial scales, urban areas can be a substantial gene flow barrier for pollinators </w:t>
      </w:r>
      <w:r w:rsidR="00BD6D16">
        <w:fldChar w:fldCharType="begin"/>
      </w:r>
      <w:r w:rsidR="00BD6D16">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 xml:space="preserve">A particular difficulty with evaluating the impact of land-use change relates to the fact that flying ability and response to habitat fragmentation differs significantly between pollinators, even between closely related </w:t>
      </w:r>
      <w:r>
        <w:fldChar w:fldCharType="begin"/>
      </w:r>
      <w:r>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Pr="005966D4">
        <w:rPr>
          <w:lang w:val="fr-CH"/>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3ED79BD4" w:rsidR="006F501D" w:rsidRPr="001E1572" w:rsidRDefault="006C38B2" w:rsidP="006F501D">
      <w:r w:rsidRPr="00036544">
        <w:t>Hoverflies (Syrphidae) are an important group of pollinators but they are understudied</w:t>
      </w:r>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Pr="00036544">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Pr="008B17F5">
        <w:rPr>
          <w:lang w:val="fr-CH"/>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173A9">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w:t>
      </w:r>
      <w:r>
        <w:lastRenderedPageBreak/>
        <w:t xml:space="preserve">hoverfly larvae feed on aphids and are effective biocontrol agents, especially in agricultural landscapes </w:t>
      </w:r>
      <w:r>
        <w:fldChar w:fldCharType="begin"/>
      </w:r>
      <w:r>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r w:rsidR="003913DB">
        <w:t xml:space="preserve"> </w:t>
      </w:r>
      <w:r w:rsidR="00BC2BCD">
        <w:t>H</w:t>
      </w:r>
      <w:r w:rsidR="006F501D">
        <w:t xml:space="preserve">overflies </w:t>
      </w:r>
      <w:r>
        <w:t xml:space="preserve">usually </w:t>
      </w:r>
      <w:r w:rsidR="006F501D">
        <w:t>move a few hundred met</w:t>
      </w:r>
      <w:r>
        <w:t xml:space="preserve">ers </w:t>
      </w:r>
      <w:r w:rsidR="006F501D">
        <w:t>and tall vegetation</w:t>
      </w:r>
      <w:r w:rsidR="00796CE2">
        <w:t xml:space="preserve"> </w:t>
      </w:r>
      <w:r w:rsidR="00BC2BCD">
        <w:t xml:space="preserve">and bare soil including ploughed fields and roads </w:t>
      </w:r>
      <w:r w:rsidR="006F501D">
        <w:t>can act as barriers</w:t>
      </w:r>
      <w:r w:rsidR="001E1572">
        <w:t xml:space="preserve"> </w:t>
      </w:r>
      <w:r w:rsidR="001E1572">
        <w:fldChar w:fldCharType="begin"/>
      </w:r>
      <w:r w:rsidR="008B17F5">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rsidR="00BC2BCD">
        <w:t>. Similarly, s</w:t>
      </w:r>
      <w:r w:rsidR="006F501D">
        <w:t>tudies investigating hoverfly richness in relation to habitat patch isolation suggest that hoverflies are significantly impacted by habitat fragmentation</w:t>
      </w:r>
      <w:r w:rsidR="001E1572">
        <w:t xml:space="preserve"> </w:t>
      </w:r>
      <w:r w:rsidR="001E1572">
        <w:fldChar w:fldCharType="begin"/>
      </w:r>
      <w:r w:rsidR="008B17F5">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006F501D" w:rsidRPr="001E1572">
        <w:t xml:space="preserve"> </w:t>
      </w:r>
      <w:r w:rsidR="00BC2BCD">
        <w:t>However, o</w:t>
      </w:r>
      <w:r>
        <w:t>ther studies have highlighted the high dispersal ability</w:t>
      </w:r>
      <w:r w:rsidR="00681ED5">
        <w:t xml:space="preserve"> </w:t>
      </w:r>
      <w:r>
        <w:t>of hoverfly species</w:t>
      </w:r>
      <w:r w:rsidR="007F04FD">
        <w:t xml:space="preserve">. </w:t>
      </w:r>
      <w:r w:rsidR="0016339B">
        <w:t>S</w:t>
      </w:r>
      <w:r w:rsidR="007F04FD">
        <w:t xml:space="preserve">ome </w:t>
      </w:r>
      <w:r w:rsidR="0031407A">
        <w:t>individuals</w:t>
      </w:r>
      <w:r w:rsidR="007F04FD">
        <w:t xml:space="preserve"> </w:t>
      </w:r>
      <w:r w:rsidR="0016339B">
        <w:t xml:space="preserve">are </w:t>
      </w:r>
      <w:r w:rsidR="007F04FD">
        <w:t xml:space="preserve">able to cover more than 100 km in less than 3 days during migration </w:t>
      </w:r>
      <w:r w:rsidR="007F04FD">
        <w:fldChar w:fldCharType="begin"/>
      </w:r>
      <w:r w:rsidR="007F04FD">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7F04FD">
        <w:fldChar w:fldCharType="separate"/>
      </w:r>
      <w:r w:rsidR="007F04FD" w:rsidRPr="007F04FD">
        <w:rPr>
          <w:rFonts w:cs="Times New Roman"/>
        </w:rPr>
        <w:t>(Aubert et al., 1969; Aubert and Goeldlin de Tiefenau, 1981)</w:t>
      </w:r>
      <w:r w:rsidR="007F04FD">
        <w:fldChar w:fldCharType="end"/>
      </w:r>
      <w:r w:rsidR="0016339B">
        <w:t>,</w:t>
      </w:r>
      <w:r w:rsidR="007112FD">
        <w:t xml:space="preserve"> </w:t>
      </w:r>
      <w:r w:rsidR="0031407A">
        <w:t xml:space="preserve">and </w:t>
      </w:r>
      <w:r w:rsidR="00F67664">
        <w:t xml:space="preserve">potentially </w:t>
      </w:r>
      <w:r w:rsidR="0031407A">
        <w:t xml:space="preserve">more than a thousand kilometer over the whole migration season </w:t>
      </w:r>
      <w:r w:rsidR="0031407A">
        <w:fldChar w:fldCharType="begin"/>
      </w:r>
      <w:r w:rsidR="00F67664">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1407A">
        <w:fldChar w:fldCharType="separate"/>
      </w:r>
      <w:r w:rsidR="00F67664" w:rsidRPr="00F67664">
        <w:rPr>
          <w:rFonts w:cs="Times New Roman"/>
        </w:rPr>
        <w:t>(Jia et al., 2022; Ouin et al., 2011)</w:t>
      </w:r>
      <w:r w:rsidR="0031407A">
        <w:fldChar w:fldCharType="end"/>
      </w:r>
      <w:r w:rsidR="00F67664">
        <w:t xml:space="preserve">, especially when aided by wind </w:t>
      </w:r>
      <w:r w:rsidR="00F67664">
        <w:fldChar w:fldCharType="begin"/>
      </w:r>
      <w:r w:rsidR="00F67664">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F67664">
        <w:fldChar w:fldCharType="separate"/>
      </w:r>
      <w:r w:rsidR="00F67664" w:rsidRPr="00F67664">
        <w:rPr>
          <w:rFonts w:cs="Times New Roman"/>
        </w:rPr>
        <w:t>(Gao et al., 2020; Wotton et al., 2019)</w:t>
      </w:r>
      <w:r w:rsidR="00F67664">
        <w:fldChar w:fldCharType="end"/>
      </w:r>
      <w:r w:rsidR="007F04FD">
        <w:t>.</w:t>
      </w:r>
      <w:r w:rsidR="00254EE3">
        <w:t xml:space="preserve"> Given the high prevalence of hoverfly species presenting a partial migration syndrome</w:t>
      </w:r>
      <w:r w:rsidR="0031407A">
        <w:t xml:space="preserve"> </w:t>
      </w:r>
      <w:r w:rsidR="000C6FC2">
        <w:fldChar w:fldCharType="begin"/>
      </w:r>
      <w:r w:rsidR="000C6FC2">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0C6FC2">
        <w:fldChar w:fldCharType="separate"/>
      </w:r>
      <w:r w:rsidR="000C6FC2" w:rsidRPr="000C6FC2">
        <w:rPr>
          <w:rFonts w:cs="Times New Roman"/>
        </w:rPr>
        <w:t>(Doyle et al., 2022; Menz et al., 2019; Speight, 2017)</w:t>
      </w:r>
      <w:r w:rsidR="000C6FC2">
        <w:fldChar w:fldCharType="end"/>
      </w:r>
      <w:r w:rsidR="000C6FC2">
        <w:t>, the genetic and structural pathways to efficient dispersal might also be present in non-migratory hoverflies</w:t>
      </w:r>
      <w:r w:rsidR="00952767">
        <w:t>.</w:t>
      </w:r>
      <w:r w:rsidR="00F67664">
        <w:t xml:space="preserve"> </w:t>
      </w:r>
      <w:r w:rsidR="000C6FC2">
        <w:t xml:space="preserve">Indeed, even rare non-migratory </w:t>
      </w:r>
      <w:r w:rsidR="0016339B">
        <w:t xml:space="preserve">species may fly several kilometers </w:t>
      </w:r>
      <w:r w:rsidR="000C6FC2">
        <w:t>away from their</w:t>
      </w:r>
      <w:r w:rsidR="001E4B4C">
        <w:t xml:space="preserve"> emergence sites</w:t>
      </w:r>
      <w:r w:rsidR="0016339B">
        <w:t xml:space="preserve"> </w:t>
      </w:r>
      <w:r w:rsidR="0016339B">
        <w:fldChar w:fldCharType="begin"/>
      </w:r>
      <w:r w:rsidR="0016339B">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16339B">
        <w:fldChar w:fldCharType="separate"/>
      </w:r>
      <w:r w:rsidR="0016339B" w:rsidRPr="00681ED5">
        <w:rPr>
          <w:rFonts w:cs="Times New Roman"/>
        </w:rPr>
        <w:t>(Rotheray et al., 2014)</w:t>
      </w:r>
      <w:r w:rsidR="0016339B">
        <w:fldChar w:fldCharType="end"/>
      </w:r>
      <w:r w:rsidR="007112FD">
        <w:t>.</w:t>
      </w:r>
    </w:p>
    <w:p w14:paraId="6C86A9C2" w14:textId="77777777"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E933B4">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propagules which disperse before reproduction </w:t>
      </w:r>
      <w:r w:rsidR="009C3DBF">
        <w:fldChar w:fldCharType="begin"/>
      </w:r>
      <w:r w:rsidR="009C3DBF">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hoverfly s</w:t>
      </w:r>
      <w:r w:rsidR="006F501D">
        <w:t>tud</w:t>
      </w:r>
      <w:r w:rsidR="005A278A">
        <w:t>y</w:t>
      </w:r>
      <w:r w:rsidR="006F501D">
        <w:t xml:space="preserve"> </w:t>
      </w:r>
      <w:r w:rsidR="009C3DBF">
        <w:t>describe</w:t>
      </w:r>
      <w:r w:rsidR="0016497D">
        <w:t>d</w:t>
      </w:r>
      <w:r w:rsidR="006F501D">
        <w:t xml:space="preserve"> </w:t>
      </w:r>
      <w:r w:rsidR="00E07818">
        <w:t>continental</w:t>
      </w:r>
      <w:r w:rsidR="009C3DBF">
        <w:t>-scale patterns</w:t>
      </w:r>
      <w:r w:rsidR="005A278A">
        <w:t xml:space="preserve"> for migratory species </w:t>
      </w:r>
      <w:r w:rsidR="005A278A">
        <w:fldChar w:fldCharType="begin"/>
      </w:r>
      <w:r w:rsidR="005A278A">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5A278A">
        <w:t xml:space="preserve"> for which </w:t>
      </w:r>
      <w:r w:rsidR="00DC4EF5">
        <w:t>one</w:t>
      </w:r>
      <w:r w:rsidR="005A278A">
        <w:t xml:space="preserve"> expect no </w:t>
      </w:r>
      <w:r w:rsidR="00DC4EF5">
        <w:t xml:space="preserve">strong </w:t>
      </w:r>
      <w:r w:rsidR="005A278A">
        <w:t>isolation-by-distance or landscape resistance signal at a regional scale,</w:t>
      </w:r>
      <w:r w:rsidR="006F501D">
        <w:t xml:space="preserve"> </w:t>
      </w:r>
      <w:r w:rsidR="005A278A">
        <w:t>due to the extreme</w:t>
      </w:r>
      <w:r w:rsidR="00DC4EF5">
        <w:t xml:space="preserve"> </w:t>
      </w:r>
      <w:r w:rsidR="005A278A">
        <w:t>genetic mixing</w:t>
      </w:r>
      <w:r w:rsidR="00DC4EF5">
        <w:t xml:space="preserve"> associated with mass migration</w:t>
      </w:r>
      <w:r w:rsidR="005A278A">
        <w:t>. A</w:t>
      </w:r>
      <w:r w:rsidR="00DC4EF5">
        <w:t xml:space="preserve">nother hoverfly </w:t>
      </w:r>
      <w:r w:rsidR="005A278A">
        <w:t xml:space="preserve">study </w:t>
      </w:r>
      <w:r w:rsidR="00DC4EF5">
        <w:t>found no substantial barriers to gene flow</w:t>
      </w:r>
      <w:r w:rsidR="00DC4EF5">
        <w:t xml:space="preserve">, though they </w:t>
      </w:r>
      <w:r w:rsidR="005A278A">
        <w:t xml:space="preserve">used a small number of individuals, from a fraction of a low disturbance </w:t>
      </w:r>
      <w:r w:rsidR="00DC4EF5">
        <w:lastRenderedPageBreak/>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has never been studied.</w:t>
      </w:r>
    </w:p>
    <w:p w14:paraId="465A46EC" w14:textId="52539BA3"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r>
        <w:t xml:space="preserve">  </w:t>
      </w:r>
      <w:r w:rsidR="001E1E6D" w:rsidRPr="001E1E6D">
        <w:t>S</w:t>
      </w:r>
      <w:r>
        <w:t xml:space="preserve">tudy areas, </w:t>
      </w:r>
      <w:r w:rsidR="00E56156">
        <w:t>s</w:t>
      </w:r>
      <w:r w:rsidR="00E56156" w:rsidRPr="001E1E6D">
        <w:t>tudy organisms</w:t>
      </w:r>
      <w:r w:rsidR="00E56156">
        <w:t xml:space="preserve">, </w:t>
      </w:r>
      <w:r>
        <w:t>and sampling</w:t>
      </w:r>
    </w:p>
    <w:p w14:paraId="16E88081" w14:textId="77777777" w:rsidR="003715BB" w:rsidRDefault="003715BB" w:rsidP="00BC7A53"/>
    <w:p w14:paraId="0B4CBBFE" w14:textId="12A8FF59" w:rsidR="00BC7A53" w:rsidRDefault="005314A2" w:rsidP="00BC7A53">
      <w:r>
        <w:t xml:space="preserve">To ensure successful </w:t>
      </w:r>
      <w:r w:rsidR="001360C3">
        <w:t xml:space="preserve">We chose </w:t>
      </w:r>
      <w:r w:rsidR="00E56156">
        <w:t xml:space="preserve">two hoverfly species likely to occur across the whole study areas </w:t>
      </w:r>
      <w:r>
        <w:t>based on preliminary field experience and previous inventories.</w:t>
      </w:r>
      <w:r w:rsidR="001360C3">
        <w:t xml:space="preserve"> </w:t>
      </w:r>
      <w:r w:rsidR="00BC7A53">
        <w:t>Syritta pipiens (Linnaeus, 1758)</w:t>
      </w:r>
      <w:r w:rsidR="001360C3">
        <w:t xml:space="preserve"> is a widespread</w:t>
      </w:r>
    </w:p>
    <w:p w14:paraId="08A7C46E" w14:textId="5C35471E" w:rsidR="00615B93" w:rsidRDefault="00BC7A53" w:rsidP="00BC7A53">
      <w:r>
        <w:t>Occurrence: Widespread and abundant. MNHNL: 14th most common species; the species has been trapped in different suburban areas of Cologne; Flight time NL/B: April to October, with peaks in abundance in June to September. Identification: Unmistakable, greatly enlarged hind femora, thorax dusted ash-grey. Wing length: 4.25-7 mm; Preferred habitat: wetland, most farmland, suburban gardens and urban parks. Larvae: live in moist, decaying, vegetable matter, including cow dung and garden compost heaps.</w:t>
      </w:r>
    </w:p>
    <w:p w14:paraId="02F63F2A" w14:textId="4048FD22" w:rsidR="00267577" w:rsidRPr="00615B93" w:rsidRDefault="00267577" w:rsidP="00BC7A53">
      <w:r w:rsidRPr="0014047B">
        <w:rPr>
          <w:i/>
        </w:rPr>
        <w:t>Syritta pipiens</w:t>
      </w:r>
      <w:r>
        <w:t xml:space="preserve"> (</w:t>
      </w:r>
      <w:r w:rsidRPr="00B52E69">
        <w:t>831</w:t>
      </w:r>
      <w:r>
        <w:t xml:space="preserve"> and 1226 individuals) </w:t>
      </w:r>
      <w:r w:rsidRPr="0014047B">
        <w:t>and</w:t>
      </w:r>
      <w:r w:rsidRPr="0014047B">
        <w:rPr>
          <w:i/>
        </w:rPr>
        <w:t xml:space="preserve"> Myathropa florea</w:t>
      </w:r>
      <w:r w:rsidRPr="0014047B">
        <w:t xml:space="preserve"> </w:t>
      </w:r>
      <w:r>
        <w:t xml:space="preserve">(559 and </w:t>
      </w:r>
      <w:r w:rsidRPr="00B52E69">
        <w:t>394</w:t>
      </w:r>
      <w:r>
        <w:t xml:space="preserve"> individuals)</w:t>
      </w:r>
    </w:p>
    <w:p w14:paraId="0F6B9CAA" w14:textId="43E0B08F" w:rsidR="00265C11" w:rsidRDefault="00265C11" w:rsidP="00265C11">
      <w:pPr>
        <w:pStyle w:val="Heading2"/>
        <w:numPr>
          <w:ilvl w:val="1"/>
          <w:numId w:val="1"/>
        </w:numPr>
      </w:pPr>
      <w:r>
        <w:t xml:space="preserve"> </w:t>
      </w:r>
      <w:r w:rsidRPr="00265C11">
        <w:t>|</w:t>
      </w:r>
      <w:r>
        <w:t xml:space="preserve">  Laboratory procedures</w:t>
      </w:r>
    </w:p>
    <w:p w14:paraId="4856C33F" w14:textId="77777777" w:rsidR="003C4C9B" w:rsidRDefault="00265C11" w:rsidP="008F518D">
      <w:pPr>
        <w:pStyle w:val="Heading2"/>
        <w:numPr>
          <w:ilvl w:val="1"/>
          <w:numId w:val="1"/>
        </w:numPr>
      </w:pPr>
      <w:r>
        <w:t xml:space="preserve"> |  Genetic diversity</w:t>
      </w:r>
    </w:p>
    <w:p w14:paraId="234E9D16" w14:textId="17E7845C" w:rsidR="00BF4293" w:rsidRDefault="008177A0" w:rsidP="00F24C1D">
      <w:r>
        <w:lastRenderedPageBreak/>
        <w:t xml:space="preserve">We conducted all analyses in this manuscript in R </w:t>
      </w:r>
      <w:r>
        <w:fldChar w:fldCharType="begin"/>
      </w:r>
      <w:r w:rsidR="008B17F5">
        <w:instrText xml:space="preserve"> ADDIN ZOTERO_ITEM CSL_CITATION {"citationID":"gl6ip9aX","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RStudio </w:t>
      </w:r>
      <w:r w:rsidR="009802B6">
        <w:fldChar w:fldCharType="begin"/>
      </w:r>
      <w:r w:rsidR="008B17F5">
        <w:instrText xml:space="preserve"> ADDIN ZOTERO_ITEM CSL_CITATION {"citationID":"tOCD9LDz","properties":{"formattedCitation":"(RStudio Team, 2022)","plainCitation":"(RStudio Team, 2022)","noteIndex":0},"citationItems":[{"id":13519,"uris":["http://zotero.org/users/4948104/items/TQW4623A"],"itemData":{"id":1351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802B6">
        <w:t xml:space="preserve"> </w:t>
      </w:r>
      <w:r>
        <w:t>except for the STRUCTURE analysis.</w:t>
      </w:r>
    </w:p>
    <w:p w14:paraId="43982B9A" w14:textId="331AB18F" w:rsidR="008F518D" w:rsidRPr="00F46AE1" w:rsidRDefault="009767CB" w:rsidP="00F24C1D">
      <w:r>
        <w:t>We conducted basic</w:t>
      </w:r>
      <w:r w:rsidR="00F24C1D">
        <w:t xml:space="preserve"> analyses </w:t>
      </w:r>
      <w:r>
        <w:t>of our genetic dataset</w:t>
      </w:r>
      <w:r w:rsidR="00F24C1D">
        <w:t xml:space="preserve">s using the </w:t>
      </w:r>
      <w:r w:rsidR="00F24C1D">
        <w:rPr>
          <w:i/>
          <w:iCs/>
        </w:rPr>
        <w:t>adegenet</w:t>
      </w:r>
      <w:r w:rsidR="00F24C1D">
        <w:t xml:space="preserve"> </w:t>
      </w:r>
      <w:r w:rsidR="009802B6">
        <w:t xml:space="preserve">v. </w:t>
      </w:r>
      <w:r w:rsidR="00F24C1D">
        <w:t xml:space="preserve">2.1.7 </w:t>
      </w:r>
      <w:r w:rsidR="00F24C1D">
        <w:fldChar w:fldCharType="begin"/>
      </w:r>
      <w:r w:rsidR="008B17F5">
        <w:instrText xml:space="preserve"> ADDIN ZOTERO_ITEM CSL_CITATION {"citationID":"8qYkpdlp","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8B17F5">
        <w:rPr>
          <w:i/>
          <w:iCs/>
        </w:rPr>
        <w:instrText xml:space="preserve"> ADDIN ZOTERO_ITEM CSL_CITATION {"citationID":"4lqPAFhD","properties":{"formattedCitation":"(Goudet, 2005)","plainCitation":"(Goudet, 2005)","noteIndex":0},"citationItems":[{"id":13515,"uris":["http://zotero.org/users/4948104/items/UHG6DCUU"],"itemData":{"id":13515,"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Goudet, 2005)</w:t>
      </w:r>
      <w:r w:rsidR="00F24C1D">
        <w:rPr>
          <w:i/>
          <w:iCs/>
        </w:rPr>
        <w:fldChar w:fldCharType="end"/>
      </w:r>
      <w:r w:rsidR="00A90C03">
        <w:t xml:space="preserve">, the </w:t>
      </w:r>
      <w:r w:rsidR="00A90C03">
        <w:rPr>
          <w:i/>
          <w:iCs/>
        </w:rPr>
        <w:t>pegas</w:t>
      </w:r>
      <w:r w:rsidR="00A90C03">
        <w:t xml:space="preserve"> </w:t>
      </w:r>
      <w:r w:rsidR="009802B6">
        <w:t xml:space="preserve">v. </w:t>
      </w:r>
      <w:r w:rsidR="00A90C03">
        <w:t xml:space="preserve">1.1 </w:t>
      </w:r>
      <w:r w:rsidR="00A90C03">
        <w:fldChar w:fldCharType="begin"/>
      </w:r>
      <w:r w:rsidR="008B17F5">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r w:rsidR="00A90C03">
        <w:t xml:space="preserve">, </w:t>
      </w:r>
      <w:r w:rsidR="008177A0">
        <w:t xml:space="preserve">the </w:t>
      </w:r>
      <w:r w:rsidR="008177A0" w:rsidRPr="008177A0">
        <w:rPr>
          <w:i/>
          <w:iCs/>
        </w:rPr>
        <w:t>PopGenReport</w:t>
      </w:r>
      <w:r w:rsidR="008177A0" w:rsidRPr="008177A0">
        <w:t xml:space="preserve"> </w:t>
      </w:r>
      <w:r w:rsidR="009802B6">
        <w:t xml:space="preserve">v. </w:t>
      </w:r>
      <w:r w:rsidR="008177A0">
        <w:t xml:space="preserve">3.0.7 </w:t>
      </w:r>
      <w:r w:rsidR="008177A0">
        <w:fldChar w:fldCharType="begin"/>
      </w:r>
      <w:r w:rsidR="008B17F5">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rsidR="008177A0">
        <w:fldChar w:fldCharType="separate"/>
      </w:r>
      <w:r w:rsidR="008177A0" w:rsidRPr="008177A0">
        <w:rPr>
          <w:rFonts w:cs="Times New Roman"/>
        </w:rPr>
        <w:t>(Adamack and Gruber, 2014)</w:t>
      </w:r>
      <w:r w:rsidR="008177A0">
        <w:fldChar w:fldCharType="end"/>
      </w:r>
      <w:r w:rsidR="008177A0">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8B17F5">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8B17F5">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008177A0"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8B17F5">
        <w:instrText xml:space="preserve"> ADDIN ZOTERO_ITEM CSL_CITATION {"citationID":"HpdaiJSL","properties":{"formattedCitation":"(Brookfield, 1996; Chakraborty et al., 1994)","plainCitation":"(Brookfield, 1996; Chakraborty et al., 1994)","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id":13532,"uris":["http://zotero.org/users/4948104/items/8SWIZL6B"],"itemData":{"id":13532,"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 xml:space="preserve">. </w:t>
      </w:r>
      <w:r w:rsidR="002D46A5">
        <w:t>Prior to running genetic structure analyses, we decided to remov</w:t>
      </w:r>
      <w:r w:rsidR="004F6FE8">
        <w:t>e</w:t>
      </w:r>
      <w:r w:rsidR="002D46A5">
        <w:t xml:space="preserve"> only </w:t>
      </w:r>
      <w:r w:rsidR="004F6FE8">
        <w:t>loci</w:t>
      </w:r>
      <w:r w:rsidR="002D46A5">
        <w:t xml:space="preserve"> which presented both linkage disequilibrium and extreme heterozygote deficiency, as well as a </w:t>
      </w:r>
      <w:r w:rsidR="002D46A5" w:rsidRPr="002D46A5">
        <w:t>frequency of null alleles at a locus significantly differ</w:t>
      </w:r>
      <w:r w:rsidR="002D46A5">
        <w:t>ent</w:t>
      </w:r>
      <w:r w:rsidR="002D46A5" w:rsidRPr="002D46A5">
        <w:t xml:space="preserve"> from zero</w:t>
      </w:r>
      <w:r w:rsidR="002D46A5">
        <w:t>.</w:t>
      </w:r>
      <w:r w:rsidR="00F46AE1">
        <w:t xml:space="preserve"> Therefore, we remove one locus from the </w:t>
      </w:r>
      <w:r w:rsidR="00F46AE1">
        <w:rPr>
          <w:i/>
          <w:iCs/>
        </w:rPr>
        <w:t>S. pipiens</w:t>
      </w:r>
      <w:r w:rsidR="00F46AE1">
        <w:t xml:space="preserve"> dataset (Spp141).</w:t>
      </w:r>
    </w:p>
    <w:p w14:paraId="7A1F7E43" w14:textId="79CA7906" w:rsidR="003C4C9B" w:rsidRDefault="003C4C9B" w:rsidP="003C4C9B">
      <w:pPr>
        <w:pStyle w:val="Heading2"/>
        <w:numPr>
          <w:ilvl w:val="1"/>
          <w:numId w:val="1"/>
        </w:numPr>
      </w:pPr>
      <w:r>
        <w:t xml:space="preserve"> |  Clustering and isolation-by-distance</w:t>
      </w:r>
    </w:p>
    <w:p w14:paraId="5FF4999B" w14:textId="6D5776C5"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8B17F5">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8B17F5">
        <w:instrText xml:space="preserve"> ADDIN ZOTERO_ITEM CSL_CITATION {"citationID":"yXuHXo4y","properties":{"formattedCitation":"(Hubisz et al., 2009)","plainCitation":"(Hubisz et al., 2009)","noteIndex":0},"citationItems":[{"id":13523,"uris":["http://zotero.org/users/4948104/items/GZFID35M"],"itemData":{"id":13523,"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BF4293">
        <w:t>We allowed unequal representation of source populations in the sample (alternative ancestry prior) and</w:t>
      </w:r>
      <w:r w:rsidR="00323BFF">
        <w:t xml:space="preserve"> set starting 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8B17F5">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burn-in iterations followed by 1 000 000 iterations for one to five clusters. We ruled out higher 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 xml:space="preserve">based on the rate of change in the </w:t>
      </w:r>
      <w:r w:rsidR="00B31F3E" w:rsidRPr="00B31F3E">
        <w:lastRenderedPageBreak/>
        <w:t>log probability of data</w:t>
      </w:r>
      <w:r w:rsidR="0012154E">
        <w:t xml:space="preserve"> given K </w:t>
      </w:r>
      <w:r w:rsidR="0012154E">
        <w:fldChar w:fldCharType="begin"/>
      </w:r>
      <w:r w:rsidR="008B17F5">
        <w:instrText xml:space="preserve"> ADDIN ZOTERO_ITEM CSL_CITATION {"citationID":"tzvIxAWI","properties":{"formattedCitation":"(Evanno et al., 2005)","plainCitation":"(Evanno et al., 2005)","noteIndex":0},"citationItems":[{"id":13528,"uris":["http://zotero.org/users/4948104/items/JKFRSQMD"],"itemData":{"id":13528,"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 </w:t>
      </w:r>
      <w:r w:rsidR="009F6975">
        <w:rPr>
          <w:highlight w:val="magenta"/>
        </w:rPr>
        <w:t>DISPLAY A</w:t>
      </w:r>
      <w:r w:rsidR="0012154E" w:rsidRPr="0075181F">
        <w:rPr>
          <w:highlight w:val="magenta"/>
        </w:rPr>
        <w:t>VERAGE OR BEST RUN?</w:t>
      </w:r>
    </w:p>
    <w:p w14:paraId="25A1AE8E" w14:textId="2C1D56B2"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8B17F5">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8B17F5">
        <w:instrText xml:space="preserve"> ADDIN ZOTERO_ITEM CSL_CITATION {"citationID":"aZhQLwIA","properties":{"formattedCitation":"(Gl\\uc0\\u252{}ck et al., 2022; Miller et al., 2020)","plainCitation":"(Glück et al., 2022; Miller et al., 2020)","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41,"uris":["http://zotero.org/users/4948104/items/9CAIW67B"],"itemData":{"id":13541,"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8B17F5">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hich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 xml:space="preserve">ran k-means with 1000000 iterations and </w:t>
      </w:r>
      <w:r w:rsidR="002749E1">
        <w:t>used Bayesian Information Criterion (BIC) to evaluate the performance of K values from 1 to 20.</w:t>
      </w:r>
      <w:r w:rsidR="000B0738">
        <w:t xml:space="preserve"> </w:t>
      </w:r>
      <w:r w:rsidR="004E41E0">
        <w:t xml:space="preserve">We chose the K represented by a </w:t>
      </w:r>
      <w:r w:rsidR="004E41E0" w:rsidRPr="000B0738">
        <w:t xml:space="preserve">BIC </w:t>
      </w:r>
      <w:r w:rsidR="004E41E0">
        <w:t>presenting</w:t>
      </w:r>
      <w:r w:rsidR="004E41E0" w:rsidRPr="000B0738">
        <w:t xml:space="preserve"> an elbow in the curve o</w:t>
      </w:r>
      <w:r w:rsidR="004E41E0">
        <w:t>f BIC values as a function of k. This is s</w:t>
      </w:r>
      <w:r w:rsidR="000B0738">
        <w:t xml:space="preserve">imilar to the moment interpretation of </w:t>
      </w:r>
      <w:r w:rsidR="004E41E0">
        <w:t xml:space="preserve">likelihood values for STRUCTURE. </w:t>
      </w:r>
      <w:r w:rsidR="00512650">
        <w:t xml:space="preserve">Regardless of the method we used to describe potential clusters, we chose the best number of components to retain for the DAPC based on both cross-validation 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t>
      </w:r>
      <w:r w:rsidR="002F6F08">
        <w:t xml:space="preserve">We also conducted 1000 </w:t>
      </w:r>
      <w:r w:rsidR="002F6F08">
        <w:rPr>
          <w:i/>
          <w:iCs/>
        </w:rPr>
        <w:t xml:space="preserve">de novo </w:t>
      </w:r>
      <w:r w:rsidR="002F6F08">
        <w:t xml:space="preserve">runs with different seeds and 1000000 k-means iterations to evaluate whether they converged on the same number of clusters, and when they converged whether they produced similar clusters. </w:t>
      </w:r>
      <w:r w:rsidR="006D1903">
        <w:t xml:space="preserve">We systematically used </w:t>
      </w:r>
      <w:r w:rsidR="006D1903" w:rsidRPr="006D1903">
        <w:t>all discriminant functions for the assignment of individuals into clusters</w:t>
      </w:r>
      <w:r w:rsidR="002F6F08">
        <w:t xml:space="preserve"> and used cross-validation to evaluate the general performance of the DAPC and compared it with a random classifier</w:t>
      </w:r>
      <w:r w:rsidR="00741BEF">
        <w:t>.</w:t>
      </w:r>
    </w:p>
    <w:p w14:paraId="6D21CE12" w14:textId="20B3DF65" w:rsidR="001737CB"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w:t>
      </w:r>
      <w:r>
        <w:lastRenderedPageBreak/>
        <w:t xml:space="preserve">of </w:t>
      </w:r>
      <w:r w:rsidR="00422AF5">
        <w:t xml:space="preserve">geographic distance and </w:t>
      </w:r>
      <w:r>
        <w:t xml:space="preserve">Loiselle’s kinship values </w:t>
      </w:r>
      <w:r>
        <w:fldChar w:fldCharType="begin"/>
      </w:r>
      <w:r w:rsidR="008B17F5">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t>
      </w:r>
      <w:r w:rsidR="00422AF5">
        <w:t xml:space="preserve">which measure the genetic relatedness between pairs of individuals. The usual </w:t>
      </w:r>
      <w:r w:rsidR="00A2784D">
        <w:t>increasing</w:t>
      </w:r>
      <w:r w:rsidR="00422AF5">
        <w:t xml:space="preserve"> pattern of IBD is, of course, expected to be </w:t>
      </w:r>
      <w:r w:rsidR="00A2784D">
        <w:t>decreasing</w:t>
      </w:r>
      <w:r w:rsidR="00422AF5">
        <w:t xml:space="preserve"> one given that kinship is a similarity metric rather than a distance/dissimilarity metric</w:t>
      </w:r>
      <w:r>
        <w:t>. We chose this genetic distance because it is considered a less</w:t>
      </w:r>
      <w:r w:rsidRPr="00F46AE1">
        <w:t xml:space="preserve"> biased estimator with low sampling variance</w:t>
      </w:r>
      <w:r>
        <w:t xml:space="preserve"> </w:t>
      </w:r>
      <w:r w:rsidR="00422AF5">
        <w:fldChar w:fldCharType="begin"/>
      </w:r>
      <w:r w:rsidR="008B17F5">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422AF5">
        <w:fldChar w:fldCharType="separate"/>
      </w:r>
      <w:r w:rsidR="00422AF5" w:rsidRPr="00422AF5">
        <w:rPr>
          <w:rFonts w:cs="Times New Roman"/>
        </w:rPr>
        <w:t>(Vekemans and Hardy, 2004)</w:t>
      </w:r>
      <w:r w:rsidR="00422AF5">
        <w:fldChar w:fldCharType="end"/>
      </w:r>
      <w:r>
        <w:t>.</w:t>
      </w:r>
      <w:r w:rsidR="00422AF5">
        <w:t xml:space="preserve"> We also computed Mantel’s</w:t>
      </w:r>
      <w:r w:rsidR="00422AF5" w:rsidRPr="00422AF5">
        <w:t xml:space="preserve"> permutation test for similarity of </w:t>
      </w:r>
      <w:r w:rsidR="00422AF5">
        <w:t xml:space="preserve">our </w:t>
      </w:r>
      <w:r w:rsidR="00422AF5" w:rsidRPr="00422AF5">
        <w:t xml:space="preserve">two </w:t>
      </w:r>
      <w:r w:rsidR="00422AF5">
        <w:t xml:space="preserve">distance </w:t>
      </w:r>
      <w:r w:rsidR="00422AF5" w:rsidRPr="00422AF5">
        <w:t>matrices</w:t>
      </w:r>
      <w:r w:rsidR="00422AF5">
        <w:t xml:space="preserve"> (1-Loiselle’s kinship and geographic distance). Finally, </w:t>
      </w:r>
      <w:r w:rsidR="00A2784D">
        <w:t>to</w:t>
      </w:r>
      <w:r w:rsidR="00422AF5">
        <w:t xml:space="preserve"> </w:t>
      </w:r>
      <w:r w:rsidR="00A2784D">
        <w:t xml:space="preserve">understand the scale at which genetic structure is shaped by dispersal we created a Mantel correlogram using </w:t>
      </w:r>
      <w:r w:rsidR="00A2784D" w:rsidRPr="00A2784D">
        <w:t>Sturge’s rule to define distance classes</w:t>
      </w:r>
      <w:r w:rsidR="00A2784D">
        <w:t xml:space="preserve"> and </w:t>
      </w:r>
      <w:r w:rsidR="00A2784D" w:rsidRPr="00A2784D">
        <w:t>us</w:t>
      </w:r>
      <w:r w:rsidR="00A2784D">
        <w:t>ed</w:t>
      </w:r>
      <w:r w:rsidR="00A2784D" w:rsidRPr="00A2784D">
        <w:t xml:space="preserve"> a Monte Carlo procedure</w:t>
      </w:r>
      <w:r w:rsidR="00A2784D">
        <w:t xml:space="preserve"> to test whether correlation values are significant.</w:t>
      </w:r>
    </w:p>
    <w:p w14:paraId="5F38ABC4" w14:textId="4A20F347" w:rsidR="00F46AE1" w:rsidRDefault="00F46AE1" w:rsidP="008F518D">
      <w:r>
        <w:t xml:space="preserve">Because IBD was so low for both species – slopes were not significantly different from 0 within study areas – we could not investigate isolation-by-resistance and the landscape genetics of those two species as was originally planned (Peterman, comm. pers 2022). </w:t>
      </w:r>
    </w:p>
    <w:p w14:paraId="66461765" w14:textId="77777777" w:rsidR="002F6F08" w:rsidRPr="00C94A14" w:rsidRDefault="002F6F08" w:rsidP="008F518D"/>
    <w:p w14:paraId="1DEC0AD2" w14:textId="6BACA959" w:rsidR="00B34036" w:rsidRDefault="00B34036" w:rsidP="001E1E6D">
      <w:pPr>
        <w:pStyle w:val="Heading1"/>
      </w:pPr>
      <w:r>
        <w:t>RESULTS</w:t>
      </w:r>
    </w:p>
    <w:p w14:paraId="59E9B191" w14:textId="12422E51" w:rsidR="0085357E" w:rsidRDefault="000071E4" w:rsidP="000071E4">
      <w:pPr>
        <w:pStyle w:val="Heading2"/>
        <w:numPr>
          <w:ilvl w:val="1"/>
          <w:numId w:val="1"/>
        </w:numPr>
      </w:pPr>
      <w:r>
        <w:t xml:space="preserve"> |  Genotyping and filtering</w:t>
      </w:r>
    </w:p>
    <w:p w14:paraId="3B964279" w14:textId="57F50F24" w:rsidR="004B144A" w:rsidRDefault="000071E4" w:rsidP="000071E4">
      <w:pPr>
        <w:pStyle w:val="Heading2"/>
        <w:numPr>
          <w:ilvl w:val="1"/>
          <w:numId w:val="1"/>
        </w:numPr>
      </w:pPr>
      <w:r>
        <w:t xml:space="preserve"> |  Genetic diversity</w:t>
      </w:r>
    </w:p>
    <w:p w14:paraId="6F52AADF" w14:textId="67520A40" w:rsidR="00517AC7" w:rsidRPr="00517AC7" w:rsidRDefault="00517AC7" w:rsidP="00517AC7">
      <w:r>
        <w:t>High Fis, low Fst. Allelic richness increase with sample size. Slight differentiation between study areas.</w:t>
      </w:r>
      <w:r w:rsidR="006C0B21">
        <w:t xml:space="preserve"> Meh diversity.</w:t>
      </w:r>
    </w:p>
    <w:p w14:paraId="0FF7918D" w14:textId="6D57170C" w:rsidR="000071E4" w:rsidRDefault="004B144A" w:rsidP="000071E4">
      <w:pPr>
        <w:pStyle w:val="Heading2"/>
        <w:numPr>
          <w:ilvl w:val="1"/>
          <w:numId w:val="1"/>
        </w:numPr>
      </w:pPr>
      <w:r>
        <w:t xml:space="preserve"> |</w:t>
      </w:r>
      <w:r w:rsidR="000071E4">
        <w:t xml:space="preserve"> </w:t>
      </w:r>
      <w:r w:rsidR="0075181F">
        <w:t xml:space="preserve"> </w:t>
      </w:r>
      <w:r>
        <w:t>C</w:t>
      </w:r>
      <w:r w:rsidR="000071E4">
        <w:t>lustering and isolation-by-distance</w:t>
      </w:r>
    </w:p>
    <w:p w14:paraId="411C1CEC" w14:textId="6DA31359" w:rsidR="00517AC7" w:rsidRDefault="00517AC7" w:rsidP="00517AC7">
      <w:r>
        <w:t>K=2 but very messy, so really K=1?</w:t>
      </w:r>
    </w:p>
    <w:p w14:paraId="242A2F4D" w14:textId="1F6099B2" w:rsidR="00517AC7" w:rsidRPr="00517AC7" w:rsidRDefault="00517AC7" w:rsidP="00517AC7">
      <w:r>
        <w:t>No IBD within study areas.</w:t>
      </w:r>
    </w:p>
    <w:p w14:paraId="51ED73B0" w14:textId="77777777" w:rsidR="001E0187" w:rsidRPr="001E0187" w:rsidRDefault="001E0187" w:rsidP="001E0187"/>
    <w:p w14:paraId="28864E8C" w14:textId="67FE885E" w:rsidR="00B34036" w:rsidRDefault="00B34036" w:rsidP="001E1E6D">
      <w:pPr>
        <w:pStyle w:val="Heading1"/>
      </w:pPr>
      <w:r>
        <w:lastRenderedPageBreak/>
        <w:t>DISCUSSION</w:t>
      </w:r>
    </w:p>
    <w:p w14:paraId="5A719120" w14:textId="5186DB45" w:rsidR="00965DCE" w:rsidRDefault="00920AAC" w:rsidP="00920AAC">
      <w:pPr>
        <w:pStyle w:val="Heading2"/>
        <w:numPr>
          <w:ilvl w:val="1"/>
          <w:numId w:val="1"/>
        </w:numPr>
      </w:pPr>
      <w:r>
        <w:t xml:space="preserve"> |  </w:t>
      </w:r>
      <w:r w:rsidR="00BD6B63">
        <w:t>High l</w:t>
      </w:r>
      <w:r w:rsidRPr="00920AAC">
        <w:t>arge-scale population connectivity</w:t>
      </w:r>
      <w:r w:rsidR="005B3379">
        <w:t xml:space="preserve"> but low genetic diversity</w:t>
      </w:r>
    </w:p>
    <w:p w14:paraId="1745A4A9" w14:textId="4A7E4542" w:rsidR="00682835" w:rsidRDefault="00682835" w:rsidP="00056907">
      <w:r>
        <w:t>Our study showed that two species of hoverflies present high genetic connectivity across tens of kilometers of urbanized landscapes bearing natural and artificial barriers.</w:t>
      </w:r>
    </w:p>
    <w:p w14:paraId="5B2AE97B" w14:textId="77777777" w:rsidR="005B3379" w:rsidRDefault="00682835" w:rsidP="00056907">
      <w:r>
        <w:t>Other studies.</w:t>
      </w:r>
    </w:p>
    <w:p w14:paraId="7452E736" w14:textId="41D9254A" w:rsidR="00B53E2A" w:rsidRPr="00B53E2A" w:rsidRDefault="004D4FD0" w:rsidP="00056907">
      <w:r>
        <w:t>Our positive results about the genetic connectivity should nevertheless be contrasted to the low g</w:t>
      </w:r>
      <w:r w:rsidR="005B3379">
        <w:t>enetic diversity</w:t>
      </w:r>
      <w:r>
        <w:t xml:space="preserve"> in both species. Although our study species were widespread and abundant according to our sampling teams, their low genetic diversity</w:t>
      </w:r>
      <w:r w:rsidR="005B3379">
        <w:t xml:space="preserve"> could limit resilience when facing catastrophic events</w:t>
      </w:r>
      <w:r>
        <w:t xml:space="preserve"> </w:t>
      </w:r>
      <w:r w:rsidR="00F35C53">
        <w:t xml:space="preserve">or gradual environmental changes. Indeed, genetic diversity </w:t>
      </w:r>
      <w:r w:rsidR="00F35C53" w:rsidRPr="004D4FD0">
        <w:t>is the raw material for evolutionary adaptatio</w:t>
      </w:r>
      <w:r w:rsidR="00F35C53">
        <w:t>n necessary to overcome environmental constraints on survival and growth.</w:t>
      </w:r>
      <w:r w:rsidR="00752B84">
        <w:t xml:space="preserve"> The hoverfly populations we studied could be at risk</w:t>
      </w:r>
      <w:r w:rsidR="00F35C53">
        <w:t xml:space="preserve">     </w:t>
      </w:r>
      <w:r>
        <w:t>such as a new disease, or</w:t>
      </w:r>
      <w:r w:rsidR="005B3379">
        <w:t xml:space="preserve"> the ongoing threat of climate change</w:t>
      </w:r>
      <w:r>
        <w:t xml:space="preserve">. </w:t>
      </w:r>
      <w:r w:rsidR="005B3379">
        <w:t>which may affect the sequential use of flower by the hoverfly community throughout the season by affecting plant phenology.</w:t>
      </w:r>
      <w:r w:rsidR="00682835">
        <w:br/>
      </w:r>
      <w:r w:rsidR="00682835">
        <w:br/>
      </w:r>
    </w:p>
    <w:p w14:paraId="165C2867" w14:textId="24F38049" w:rsidR="000C4754" w:rsidRDefault="00BF53CF" w:rsidP="00DE7D58">
      <w:pPr>
        <w:pStyle w:val="Heading2"/>
        <w:numPr>
          <w:ilvl w:val="1"/>
          <w:numId w:val="1"/>
        </w:numPr>
      </w:pPr>
      <w:r>
        <w:t xml:space="preserve"> </w:t>
      </w:r>
      <w:r w:rsidR="00DE7D58">
        <w:t>|  Implications for hoverfly biodiversity and pollination services</w:t>
      </w:r>
    </w:p>
    <w:p w14:paraId="4183894F" w14:textId="501FABDC" w:rsidR="00682835" w:rsidRDefault="00682835" w:rsidP="00682835">
      <w:r>
        <w:t>Although we did not find   Constraints on gene flow within urbanized landscapes, they are likely to exist in other systems.</w:t>
      </w:r>
    </w:p>
    <w:p w14:paraId="6A10F1CF" w14:textId="73BB772C" w:rsidR="00517AC7" w:rsidRDefault="00517AC7" w:rsidP="00682835">
      <w:r>
        <w:t>Reminder of threats and how dispersal and connectivity could be used to help understand and mitigate declines.</w:t>
      </w:r>
    </w:p>
    <w:p w14:paraId="79D7BCDB" w14:textId="7D4FA872" w:rsidR="00517AC7" w:rsidRDefault="00517AC7" w:rsidP="00682835">
      <w:r>
        <w:t>Highlighting that</w:t>
      </w:r>
      <w:r w:rsidR="005C38C0">
        <w:t>,</w:t>
      </w:r>
      <w:r>
        <w:t xml:space="preserve"> given proper habitats</w:t>
      </w:r>
      <w:r w:rsidR="005C38C0">
        <w:t>, hoverfly could quickly colonize the landscape and that habitat quality and quantity are likely more limiting that isolation between habitat patches. W</w:t>
      </w:r>
      <w:r>
        <w:t>ildflower strips distributed homoge</w:t>
      </w:r>
      <w:r w:rsidR="005C38C0">
        <w:t>n</w:t>
      </w:r>
      <w:r>
        <w:t xml:space="preserve">ously in </w:t>
      </w:r>
      <w:r w:rsidR="005C38C0">
        <w:t>an agricultural or urban</w:t>
      </w:r>
      <w:r>
        <w:t xml:space="preserve"> lands</w:t>
      </w:r>
      <w:r w:rsidR="005C38C0">
        <w:t>c</w:t>
      </w:r>
      <w:r>
        <w:t>ape</w:t>
      </w:r>
      <w:r w:rsidR="005C38C0">
        <w:t xml:space="preserve">s </w:t>
      </w:r>
      <w:r w:rsidR="005C38C0">
        <w:lastRenderedPageBreak/>
        <w:t>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80586D">
        <w:t>when the surrounding landscape is unfavorable due to heavy pesticide use or lack of floral resources</w:t>
      </w:r>
      <w:r w:rsidR="005C38C0">
        <w:t>.</w:t>
      </w:r>
      <w:r w:rsidR="0080586D">
        <w:t xml:space="preserve"> Some cities may carry … (car net papers, Cologne hoverfly inventory paper).</w:t>
      </w:r>
    </w:p>
    <w:p w14:paraId="73FE245B" w14:textId="2635FC39" w:rsidR="00232AC8" w:rsidRPr="00682835" w:rsidRDefault="00232AC8" w:rsidP="00682835">
      <w:r>
        <w:t>Some introduced hoverflies</w:t>
      </w:r>
      <w:r w:rsidRPr="006577A9">
        <w:t xml:space="preserve"> c</w:t>
      </w:r>
      <w:r>
        <w:t>an</w:t>
      </w:r>
      <w:r w:rsidRPr="006577A9">
        <w:t xml:space="preserve"> potentially outcompete native species due to their high polyphagy</w:t>
      </w:r>
      <w:r>
        <w:t xml:space="preserve"> and dispersal abilities. The high effective dispersal ability of </w:t>
      </w:r>
      <w:r>
        <w:rPr>
          <w:i/>
        </w:rPr>
        <w:t>M. florea</w:t>
      </w:r>
      <w:r>
        <w:t xml:space="preserve"> </w:t>
      </w:r>
      <w:r w:rsidRPr="00BF53CF">
        <w:t>suggested</w:t>
      </w:r>
      <w:r>
        <w:t xml:space="preserve"> in our study suggests that this</w:t>
      </w:r>
      <w:r>
        <w:rPr>
          <w:vanish/>
        </w:rPr>
        <w:t xml:space="preserve">sin our study suggests that tho. </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 xml:space="preserve"> species can live in and move through disturbed habitats in Europe. </w:t>
      </w:r>
      <w:r>
        <w:rPr>
          <w:i/>
        </w:rPr>
        <w:t>M. florea</w:t>
      </w:r>
      <w:r>
        <w:t xml:space="preserve"> has been introduced on the west coast of North America pre-2005 </w:t>
      </w:r>
      <w:r>
        <w:fldChar w:fldCharType="begin"/>
      </w:r>
      <w:r>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Unfortunately, </w:t>
      </w:r>
      <w:r>
        <w:rPr>
          <w:i/>
        </w:rPr>
        <w:t>M. florea</w:t>
      </w:r>
      <w:r>
        <w:t xml:space="preserve"> has already spread from on the east coast of North America </w:t>
      </w:r>
      <w:r>
        <w:fldChar w:fldCharType="begin"/>
      </w:r>
      <w:r>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r>
        <w:rPr>
          <w:i/>
        </w:rPr>
        <w:t xml:space="preserve">Merodon </w:t>
      </w:r>
      <w:r w:rsidRPr="006809BE">
        <w:rPr>
          <w:i/>
        </w:rPr>
        <w:t>equestris</w:t>
      </w:r>
      <w:r>
        <w:t xml:space="preserve"> is a European species now present in East Asia, North America, and Oceania </w:t>
      </w:r>
      <w:r>
        <w:fldChar w:fldCharType="begin"/>
      </w:r>
      <w:r>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r>
        <w:rPr>
          <w:i/>
        </w:rPr>
        <w:t>Eristalis tenax</w:t>
      </w:r>
      <w:r>
        <w:t xml:space="preserve">, another European species, is a strong competitor due to its polyphagy, strong dispersal and aggressive territorial behavior towards other pollinators </w:t>
      </w:r>
      <w:r>
        <w:fldChar w:fldCharType="begin"/>
      </w:r>
      <w:r>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tenax </w:t>
      </w:r>
      <w:r>
        <w:t xml:space="preserve">has spread through North America and New Zealand where they reach high abundances. Finally, </w:t>
      </w:r>
      <w:r w:rsidRPr="006577A9">
        <w:rPr>
          <w:i/>
        </w:rPr>
        <w:t>Simosyrphus grandicornis</w:t>
      </w:r>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19ED618" w14:textId="6E377995" w:rsidR="00682835" w:rsidRPr="00682835" w:rsidRDefault="00682835" w:rsidP="00682835"/>
    <w:p w14:paraId="5C6F7232" w14:textId="1909A84C" w:rsidR="005868ED" w:rsidRDefault="001737CB" w:rsidP="005868ED">
      <w:pPr>
        <w:pStyle w:val="Heading2"/>
        <w:numPr>
          <w:ilvl w:val="1"/>
          <w:numId w:val="1"/>
        </w:numPr>
      </w:pPr>
      <w:r>
        <w:t xml:space="preserve"> </w:t>
      </w:r>
      <w:r w:rsidR="00DE7D58">
        <w:t xml:space="preserve">|  </w:t>
      </w:r>
      <w:r w:rsidR="00D02D82" w:rsidRPr="00D02D82">
        <w:t xml:space="preserve">Methodological </w:t>
      </w:r>
      <w:r w:rsidR="00BD6B63">
        <w:t>limits</w:t>
      </w:r>
      <w:r w:rsidR="00D02D82" w:rsidRPr="00D02D82">
        <w:t xml:space="preserve"> and future directions</w:t>
      </w:r>
    </w:p>
    <w:p w14:paraId="4025BCAF" w14:textId="2625F3C4" w:rsidR="00517AC7" w:rsidRDefault="008C5F0F" w:rsidP="005868ED">
      <w:r>
        <w:lastRenderedPageBreak/>
        <w:t>We could not do</w:t>
      </w:r>
      <w:r w:rsidR="0040773A">
        <w:t xml:space="preserve"> fancy landscape genetics model, however there might still be effects of the landscape on movement and on population health. </w:t>
      </w:r>
    </w:p>
    <w:p w14:paraId="05221283" w14:textId="56342DFD" w:rsidR="005868ED" w:rsidRDefault="00310AC9" w:rsidP="005868ED">
      <w:r>
        <w:t xml:space="preserve">Although STRUCTURE may perform better than DAPC in some scenarios because DAPC may be sensitive to IBD, DAPC performs well for scenarios with low IBD </w:t>
      </w:r>
      <w:r>
        <w:fldChar w:fldCharType="begin"/>
      </w:r>
      <w:r w:rsidR="008B17F5">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500D166A" w14:textId="263B1EF8" w:rsidR="003F4DD2" w:rsidRDefault="00517AC7" w:rsidP="005868ED">
      <w:r>
        <w:t>W</w:t>
      </w:r>
      <w:r w:rsidR="001E2830">
        <w:t>e have started investigating genetic connectivity for other pollinators which may be more sensitive to anthropogenic landscape disturbance</w:t>
      </w:r>
      <w:r w:rsidR="008C5F0F" w:rsidRPr="008C5F0F">
        <w:t xml:space="preserve"> </w:t>
      </w:r>
      <w:r w:rsidR="008C5F0F">
        <w:t>in one of our study areas (Luxembourg)</w:t>
      </w:r>
      <w:r w:rsidR="001E2830">
        <w:t>.</w:t>
      </w:r>
      <w:r w:rsidR="008C5F0F">
        <w:t xml:space="preserve"> They include a bee fly (</w:t>
      </w:r>
      <w:r w:rsidR="008C5F0F">
        <w:rPr>
          <w:i/>
        </w:rPr>
        <w:t xml:space="preserve">Bombylius </w:t>
      </w:r>
      <w:r w:rsidR="008C5F0F" w:rsidRPr="008C5F0F">
        <w:rPr>
          <w:i/>
        </w:rPr>
        <w:t>major</w:t>
      </w:r>
      <w:r w:rsidR="008C5F0F">
        <w:t xml:space="preserve">), which is dependent on wild bee hosts and may be limited in its effective dispersal by the same landscape features affecting its hosts, </w:t>
      </w:r>
      <w:r w:rsidR="008C5F0F" w:rsidRPr="008C5F0F">
        <w:t>and</w:t>
      </w:r>
      <w:r w:rsidR="008C5F0F">
        <w:t xml:space="preserve"> a wild bee (</w:t>
      </w:r>
      <w:r w:rsidR="008C5F0F">
        <w:rPr>
          <w:i/>
        </w:rPr>
        <w:t>Andrena cineraria</w:t>
      </w:r>
      <w:r w:rsidR="008C5F0F">
        <w:t>)</w:t>
      </w:r>
      <w:r>
        <w:t>.</w:t>
      </w:r>
      <w:r w:rsidR="008C5F0F">
        <w:t xml:space="preserve"> Distance to suitable habitat is known to limit wild bees use of the landscape relative to hoverflies so it will be interesting to compare their results to those of this study. Finally</w:t>
      </w:r>
      <w:r>
        <w:t xml:space="preserve"> Microsatellite vs. SNPs for genetic structure/IBD/IBR. Mention IBE.</w:t>
      </w:r>
      <w:r w:rsidR="00232AC8">
        <w:t xml:space="preserve"> A number of statistical tools using next generation whole-genome sequencing data have recently been developed.</w:t>
      </w:r>
    </w:p>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52473BC6" w:rsidR="00965DCE" w:rsidRPr="00B95C2C" w:rsidRDefault="00B95C2C" w:rsidP="006F501D">
      <w:r w:rsidRPr="00B95C2C">
        <w:t xml:space="preserve">We thank </w:t>
      </w:r>
      <w:r w:rsidR="00F30FFD">
        <w:t xml:space="preserve">Frank Drygala, </w:t>
      </w:r>
      <w:r w:rsidR="00F30FFD" w:rsidRPr="00F30FFD">
        <w:t>Joerg Mehnert</w:t>
      </w:r>
      <w:r w:rsidR="00F30FFD">
        <w:t xml:space="preserve">, Hinatea Ariey, Amanda Luttringer, </w:t>
      </w:r>
      <w:r w:rsidR="00375753">
        <w:t xml:space="preserve">Stéphanie Lippert, </w:t>
      </w:r>
      <w:r w:rsidR="00375753" w:rsidRPr="00375753">
        <w:t>Balint Andrasi</w:t>
      </w:r>
      <w:r w:rsidR="00375753">
        <w:t>, Dylan Thissen,</w:t>
      </w:r>
      <w:r w:rsidR="00375753" w:rsidRPr="00375753">
        <w:t xml:space="preserve"> </w:t>
      </w:r>
      <w:r w:rsidR="00375753">
        <w:t xml:space="preserve">Antonio Cruzony, Caroline Grounds, </w:t>
      </w:r>
      <w:r w:rsidR="00375753" w:rsidRPr="00375753">
        <w:t>Fernanda Andrea Herrera Mesías</w:t>
      </w:r>
      <w:r w:rsidR="00375753">
        <w:t xml:space="preserve">, </w:t>
      </w:r>
      <w:r w:rsidR="00D8188A">
        <w:t xml:space="preserve">Monique Kirsch, </w:t>
      </w:r>
      <w:r w:rsidR="006C0B21">
        <w:t xml:space="preserve">Jérôm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120E2B32" w14:textId="77777777" w:rsidR="00BD6D16" w:rsidRDefault="00F622C3" w:rsidP="00BD6D16">
      <w:pPr>
        <w:pStyle w:val="Bibliography"/>
      </w:pPr>
      <w:r>
        <w:fldChar w:fldCharType="begin"/>
      </w:r>
      <w:r w:rsidR="00AB1444">
        <w:rPr>
          <w:lang w:val="en-GB"/>
        </w:rPr>
        <w:instrText xml:space="preserve"> ADDIN ZOTERO_BIBL {"uncited":[],"omitted":[],"custom":[]} CSL_BIBLIOGRAPHY </w:instrText>
      </w:r>
      <w:r>
        <w:fldChar w:fldCharType="separate"/>
      </w:r>
      <w:r w:rsidR="00BD6D16">
        <w:t>Adamack, A.T., Gruber, B., 2014. PopGenReport: simplifying basic population genetic analyses in R. Methods Ecol. Evol. 4.</w:t>
      </w:r>
    </w:p>
    <w:p w14:paraId="449BD6B6" w14:textId="77777777" w:rsidR="00BD6D16" w:rsidRPr="00BD6D16" w:rsidRDefault="00BD6D16" w:rsidP="00BD6D16">
      <w:pPr>
        <w:pStyle w:val="Bibliography"/>
        <w:rPr>
          <w:lang w:val="fr-FR"/>
        </w:rPr>
      </w:pPr>
      <w:r>
        <w:t xml:space="preserve">Agapow, P.M., Burt, A., 2001. Indices of multilocus linkage disequilibrium. </w:t>
      </w:r>
      <w:r w:rsidRPr="00BD6D16">
        <w:rPr>
          <w:lang w:val="fr-FR"/>
        </w:rPr>
        <w:t>Mol. Ecol. Notes 1, 101–102. https://doi.org/10.1046/j.1471-8278.2000.00014.x</w:t>
      </w:r>
    </w:p>
    <w:p w14:paraId="2988CAC7" w14:textId="77777777" w:rsidR="00BD6D16" w:rsidRDefault="00BD6D16" w:rsidP="00BD6D16">
      <w:pPr>
        <w:pStyle w:val="Bibliography"/>
      </w:pPr>
      <w:r w:rsidRPr="00BD6D16">
        <w:rPr>
          <w:lang w:val="fr-FR"/>
        </w:rPr>
        <w:t xml:space="preserve">Aubert, J., Goeldlin de Tiefenau, P., 1981. Observations sur les migrations de Syrphides (Dipt.) dans les Alpes de Suisse occidentale. </w:t>
      </w:r>
      <w:r>
        <w:t>J. Swiss Entomol. Soc. 54. https://doi.org/10.5169/SEALS-402013</w:t>
      </w:r>
    </w:p>
    <w:p w14:paraId="7FD7F2C8" w14:textId="77777777" w:rsidR="00BD6D16" w:rsidRDefault="00BD6D16" w:rsidP="00BD6D16">
      <w:pPr>
        <w:pStyle w:val="Bibliography"/>
      </w:pPr>
      <w:r>
        <w:t xml:space="preserve">Aubert, J., Goeldlin, P., Lyon, J.-P., 1969. </w:t>
      </w:r>
      <w:r w:rsidRPr="00BD6D16">
        <w:rPr>
          <w:lang w:val="fr-FR"/>
        </w:rPr>
        <w:t xml:space="preserve">Essais de marquage et de reprise d’insectes migrateurs en automne 1968. </w:t>
      </w:r>
      <w:r>
        <w:t>J. Swiss Entomol. Soc. 42. https://doi.org/10.5169/SEALS-401588</w:t>
      </w:r>
    </w:p>
    <w:p w14:paraId="1A89CF3B" w14:textId="77777777" w:rsidR="00BD6D16" w:rsidRDefault="00BD6D16" w:rsidP="00BD6D16">
      <w:pPr>
        <w:pStyle w:val="Bibliography"/>
      </w:pPr>
      <w:r>
        <w:t>Bickel, D., Pape, T., Meier, R. (Eds.), 2009. Diptera Diversity: Status, Challenges and Tools. Brill.</w:t>
      </w:r>
    </w:p>
    <w:p w14:paraId="33DFC58E" w14:textId="77777777" w:rsidR="00BD6D16" w:rsidRDefault="00BD6D16" w:rsidP="00BD6D16">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2AAA9820" w14:textId="77777777" w:rsidR="00BD6D16" w:rsidRDefault="00BD6D16" w:rsidP="00BD6D16">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6D9ADEA9" w14:textId="77777777" w:rsidR="00BD6D16" w:rsidRDefault="00BD6D16" w:rsidP="00BD6D16">
      <w:pPr>
        <w:pStyle w:val="Bibliography"/>
      </w:pPr>
      <w:r>
        <w:t>Bowler, D.E., Benton, T.G., 2005. Causes and consequences of animal dispersal strategies: relating individual behaviour to spatial dynamics. Biol. Rev. 80, 205–225. https://doi.org/10.1017/S1464793104006645</w:t>
      </w:r>
    </w:p>
    <w:p w14:paraId="695CEDD5" w14:textId="77777777" w:rsidR="00BD6D16" w:rsidRDefault="00BD6D16" w:rsidP="00BD6D16">
      <w:pPr>
        <w:pStyle w:val="Bibliography"/>
      </w:pPr>
      <w:r>
        <w:t>Branquart, E., Hemptinne, J.-L., 2000. Selectivity in the exploitation of floral resources by hoverflies (Diptera: Syrphinae). Ecography 23, 732–742. https://doi.org/10.1111/j.1600-0587.2000.tb00316.x</w:t>
      </w:r>
    </w:p>
    <w:p w14:paraId="2D1CE8B6" w14:textId="77777777" w:rsidR="00BD6D16" w:rsidRDefault="00BD6D16" w:rsidP="00BD6D16">
      <w:pPr>
        <w:pStyle w:val="Bibliography"/>
      </w:pPr>
      <w:r>
        <w:t>Brookfield, J.F.Y., 1996. A simple new method for estimating null allele frequency from heterozygote deficiency. Mol. Ecol. 5, 453–455.</w:t>
      </w:r>
    </w:p>
    <w:p w14:paraId="491849E9" w14:textId="77777777" w:rsidR="00BD6D16" w:rsidRDefault="00BD6D16" w:rsidP="00BD6D16">
      <w:pPr>
        <w:pStyle w:val="Bibliography"/>
      </w:pPr>
      <w:r>
        <w:t>Broquet, T., Petit, E.J., 2009. Molecular Estimation of Dispersal for Ecology and Population Genetics. Annu. Rev. Ecol. Evol. Syst. 40, 193–216. https://doi.org/10.1146/annurev.ecolsys.110308.120324</w:t>
      </w:r>
    </w:p>
    <w:p w14:paraId="43D84789" w14:textId="77777777" w:rsidR="00BD6D16" w:rsidRDefault="00BD6D16" w:rsidP="00BD6D16">
      <w:pPr>
        <w:pStyle w:val="Bibliography"/>
      </w:pPr>
      <w:r>
        <w:t>BugGuide, 2022. Species account - Myathropa florea.</w:t>
      </w:r>
    </w:p>
    <w:p w14:paraId="5B3D2F14" w14:textId="77777777" w:rsidR="00BD6D16" w:rsidRDefault="00BD6D16" w:rsidP="00BD6D16">
      <w:pPr>
        <w:pStyle w:val="Bibliography"/>
      </w:pPr>
      <w:r>
        <w:t>Cayuela, H., Rougemont, Q., Prunier, J.G., Moore, J.S., Clobert, J., Besnard, A., Bernatchez, L., 2018. Demographic and genetic approaches to study dispersal in wild animal populations: A methodological review. Mol. Ecol. 27, 3976–4010. https://doi.org/10.1111/mec.14848</w:t>
      </w:r>
    </w:p>
    <w:p w14:paraId="55440A13" w14:textId="77777777" w:rsidR="00BD6D16" w:rsidRDefault="00BD6D16" w:rsidP="00BD6D16">
      <w:pPr>
        <w:pStyle w:val="Bibliography"/>
      </w:pPr>
      <w:r>
        <w:t>Chakraborty, R., Zhong, Y., Jin, L., Budowle, B., 1994. Nondetectability of Restriction Fragments and Independence of DNA Fragment Sizes Within and Between Loci In RFLP Typing of DNA. Am. J. Hum. Genet. 55, 391–401.</w:t>
      </w:r>
    </w:p>
    <w:p w14:paraId="2E4365C0" w14:textId="77777777" w:rsidR="00BD6D16" w:rsidRDefault="00BD6D16" w:rsidP="00BD6D16">
      <w:pPr>
        <w:pStyle w:val="Bibliography"/>
      </w:pPr>
      <w:r>
        <w:t>Davis, E.S., Murray, T.E., Fitzpatrick, Ú., Brown, M.J.F., Paxton, R.J., 2010. Landscape effects on extremely fragmented populations of a rare solitary bee, Colletes floralis. Mol. Ecol. 19, 4922–4935. https://doi.org/10.1111/j.1365-294X.2010.04868.x</w:t>
      </w:r>
    </w:p>
    <w:p w14:paraId="6AA35156" w14:textId="77777777" w:rsidR="00BD6D16" w:rsidRDefault="00BD6D16" w:rsidP="00BD6D16">
      <w:pPr>
        <w:pStyle w:val="Bibliography"/>
      </w:pPr>
      <w:r>
        <w:t xml:space="preserve">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w:t>
      </w:r>
      <w:r>
        <w:lastRenderedPageBreak/>
        <w:t>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1674413D" w14:textId="77777777" w:rsidR="00BD6D16" w:rsidRDefault="00BD6D16" w:rsidP="00BD6D16">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04F77158" w14:textId="77777777" w:rsidR="00BD6D16" w:rsidRDefault="00BD6D16" w:rsidP="00BD6D16">
      <w:pPr>
        <w:pStyle w:val="Bibliography"/>
      </w:pPr>
      <w:r>
        <w:t>Doyle, T., Hawkes, W.L.S., Massy, R., Powney, G.D., Menz, M.H.M., Wotton, K.R., 2020. Pollination by hoverflies in the Anthropocene. Proc. R. Soc. B Biol. Sci. 287, 20200508. https://doi.org/10.1098/rspb.2020.0508</w:t>
      </w:r>
    </w:p>
    <w:p w14:paraId="23C3E894" w14:textId="77777777" w:rsidR="00BD6D16" w:rsidRDefault="00BD6D16" w:rsidP="00BD6D16">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 Ecol. 31, 4332–4350. https://doi.org/10.1111/mec.16588</w:t>
      </w:r>
    </w:p>
    <w:p w14:paraId="2DBE44AB" w14:textId="77777777" w:rsidR="00BD6D16" w:rsidRPr="00BD6D16" w:rsidRDefault="00BD6D16" w:rsidP="00BD6D16">
      <w:pPr>
        <w:pStyle w:val="Bibliography"/>
        <w:rPr>
          <w:lang w:val="fr-FR"/>
        </w:rPr>
      </w:pPr>
      <w:r>
        <w:t xml:space="preserve">Dreier, S., Redhead, J.W., Warren, I.A., Bourke, A.F.G., Heard, M.S., Jordan, W.C., Sumner, S., Wang, J., Carvell, C., 2014. Fine-scale spatial genetic structure of common and declining bumble bees across an agricultural landscape. </w:t>
      </w:r>
      <w:r w:rsidRPr="00BD6D16">
        <w:rPr>
          <w:lang w:val="fr-FR"/>
        </w:rPr>
        <w:t>Mol. Ecol. 23, 3384–3395. https://doi.org/10.1111/mec.12823</w:t>
      </w:r>
    </w:p>
    <w:p w14:paraId="775D11DC" w14:textId="77777777" w:rsidR="00BD6D16" w:rsidRPr="00BD6D16" w:rsidRDefault="00BD6D16" w:rsidP="00BD6D16">
      <w:pPr>
        <w:pStyle w:val="Bibliography"/>
        <w:rPr>
          <w:lang w:val="fr-FR"/>
        </w:rPr>
      </w:pPr>
      <w:r w:rsidRPr="00BD6D16">
        <w:rPr>
          <w:lang w:val="fr-FR"/>
        </w:rPr>
        <w:t xml:space="preserve">Evanno, G., Regnaut, S., Goudet, J., 2005. </w:t>
      </w:r>
      <w:r>
        <w:t xml:space="preserve">Detecting the number of clusters of individuals using the software structure: a simulation study. </w:t>
      </w:r>
      <w:r w:rsidRPr="00BD6D16">
        <w:rPr>
          <w:lang w:val="fr-FR"/>
        </w:rPr>
        <w:t>Mol. Ecol. 14, 2611–2620.</w:t>
      </w:r>
    </w:p>
    <w:p w14:paraId="48831889" w14:textId="77777777" w:rsidR="00BD6D16" w:rsidRDefault="00BD6D16" w:rsidP="00BD6D16">
      <w:pPr>
        <w:pStyle w:val="Bibliography"/>
      </w:pPr>
      <w:r w:rsidRPr="00BD6D16">
        <w:rPr>
          <w:lang w:val="fr-FR"/>
        </w:rPr>
        <w:t xml:space="preserve">Gallai, N., Salles, J.-M., Settele, J., Vaissière, B.E., 2009. </w:t>
      </w:r>
      <w:r>
        <w:t>Economic valuation of the vulnerability of world agriculture confronted with pollinator decline. Ecol. Econ. 68, 810–821. https://doi.org/10.1016/j.ecolecon.2008.06.014</w:t>
      </w:r>
    </w:p>
    <w:p w14:paraId="68512419" w14:textId="77777777" w:rsidR="00BD6D16" w:rsidRDefault="00BD6D16" w:rsidP="00BD6D16">
      <w:pPr>
        <w:pStyle w:val="Bibliography"/>
      </w:pPr>
      <w:r>
        <w:t>Gao, B., Wotton, K.R., Hawkes, W.L.S., Menz, M.H.M., Reynolds, D.R., Zhai, B.-P., Hu, G., Chapman, J.W., 2020. Adaptive strategies of high-flying migratory hoverflies in response to wind currents. Proc. R. Soc. B Biol. Sci. 287, 20200406. https://doi.org/10.1098/rspb.2020.0406</w:t>
      </w:r>
    </w:p>
    <w:p w14:paraId="0BE2B53E" w14:textId="77777777" w:rsidR="00BD6D16" w:rsidRDefault="00BD6D16" w:rsidP="00BD6D16">
      <w:pPr>
        <w:pStyle w:val="Bibliography"/>
      </w:pPr>
      <w:r>
        <w:t>GBIF.org, 2022. Occurrence Download - Myathropa florea - North America (05 September 2022) https://doi.org/10.15468/dl.ctqqr2.</w:t>
      </w:r>
    </w:p>
    <w:p w14:paraId="134FBD0E" w14:textId="77777777" w:rsidR="00BD6D16" w:rsidRDefault="00BD6D16" w:rsidP="00BD6D16">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75147808" w14:textId="77777777" w:rsidR="00BD6D16" w:rsidRDefault="00BD6D16" w:rsidP="00BD6D16">
      <w:pPr>
        <w:pStyle w:val="Bibliography"/>
      </w:pPr>
      <w:r>
        <w:t>Glück, M., Geue, J.C., Thomassen, H.A., 2022. Environmental differences explain subtle yet detectable genetic structure in a widespread pollinator. BMC Ecol. Evol. 22, 8. https://doi.org/10.1186/s12862-022-01963-5</w:t>
      </w:r>
    </w:p>
    <w:p w14:paraId="2D4DC2B8" w14:textId="77777777" w:rsidR="00BD6D16" w:rsidRDefault="00BD6D16" w:rsidP="00BD6D16">
      <w:pPr>
        <w:pStyle w:val="Bibliography"/>
      </w:pPr>
      <w:r>
        <w:t>Goudet, J., 2005. hierfstat, a package for R to compute and test hierarchical F‐statistics. Mol. Ecol. Notes 5, 184–186.</w:t>
      </w:r>
    </w:p>
    <w:p w14:paraId="1B33D168" w14:textId="77777777" w:rsidR="00BD6D16" w:rsidRPr="00BD6D16" w:rsidRDefault="00BD6D16" w:rsidP="00BD6D16">
      <w:pPr>
        <w:pStyle w:val="Bibliography"/>
        <w:rPr>
          <w:lang w:val="de-LU"/>
        </w:rPr>
      </w:pPr>
      <w:r>
        <w:lastRenderedPageBreak/>
        <w:t xml:space="preserve">Greenleaf, S.S., Williams, N.M., Winfree, R., Kremen, C., 2007. Bee foraging ranges and their relationship to body size. </w:t>
      </w:r>
      <w:r w:rsidRPr="00BD6D16">
        <w:rPr>
          <w:lang w:val="de-LU"/>
        </w:rPr>
        <w:t>Oecologia 153, 589–596. https://doi.org/10.1007/s00442-007-0752-9</w:t>
      </w:r>
    </w:p>
    <w:p w14:paraId="2DF53DFA" w14:textId="77777777" w:rsidR="00BD6D16" w:rsidRDefault="00BD6D16" w:rsidP="00BD6D16">
      <w:pPr>
        <w:pStyle w:val="Bibliography"/>
      </w:pPr>
      <w:r w:rsidRPr="00BD6D16">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34576654" w14:textId="77777777" w:rsidR="00BD6D16" w:rsidRDefault="00BD6D16" w:rsidP="00BD6D16">
      <w:pPr>
        <w:pStyle w:val="Bibliography"/>
      </w:pPr>
      <w:r>
        <w:t>Hodgkiss, D., Brown, M.J.F., Fountain, M.T., 2018. Syrphine hoverflies are effective pollinators of commercial strawberry. J. Pollinat. Ecol. 22, 55–66. https://doi.org/10.26786/1920-7603(2018)five</w:t>
      </w:r>
    </w:p>
    <w:p w14:paraId="17FD7B6F" w14:textId="77777777" w:rsidR="00BD6D16" w:rsidRDefault="00BD6D16" w:rsidP="00BD6D16">
      <w:pPr>
        <w:pStyle w:val="Bibliography"/>
      </w:pPr>
      <w:r>
        <w:t>Hong, K.-J., Lee, J.-H., Lee, G.-S., Lee, S., 2012. The status quo of invasive alien insect species and plant quarantine in Korea. J. Asia-Pac. Entomol. 15, 521–532. https://doi.org/10.1016/j.aspen.2012.06.003</w:t>
      </w:r>
    </w:p>
    <w:p w14:paraId="72751FC5" w14:textId="77777777" w:rsidR="00BD6D16" w:rsidRDefault="00BD6D16" w:rsidP="00BD6D16">
      <w:pPr>
        <w:pStyle w:val="Bibliography"/>
      </w:pPr>
      <w:r>
        <w:t>Hubisz, M.J., Falush, D., Stephens, M., Pritchard, J.K., 2009. Inferring weak population structure with the assistance of sample group information. Mol. Ecol. Resour. 9, 1322–1332.</w:t>
      </w:r>
    </w:p>
    <w:p w14:paraId="1250CF97" w14:textId="77777777" w:rsidR="00BD6D16" w:rsidRDefault="00BD6D16" w:rsidP="00BD6D16">
      <w:pPr>
        <w:pStyle w:val="Bibliography"/>
      </w:pPr>
      <w:r>
        <w:t>Jaeger, J.A.G., Soukup, T., Schwick, C., Madriñán, L.F., Kienast, F., 2016. Landscape Fragmentation in Europe, in: European Landscape Dynamics. CRC press, Boca Raton, Florida, USA, p. 42.</w:t>
      </w:r>
    </w:p>
    <w:p w14:paraId="4138939F" w14:textId="77777777" w:rsidR="00BD6D16" w:rsidRDefault="00BD6D16" w:rsidP="00BD6D16">
      <w:pPr>
        <w:pStyle w:val="Bibliography"/>
      </w:pPr>
      <w:r w:rsidRPr="00BD6D16">
        <w:rPr>
          <w:lang w:val="de-LU"/>
        </w:rPr>
        <w:t xml:space="preserve">Jauker, F., Diekötter, T., Schwarzbach, F., Wolters, V., 2009. </w:t>
      </w:r>
      <w:r>
        <w:t>Pollinator dispersal in an agricultural matrix: opposing responses of wild bees and hoverflies to landscape structure and distance from main habitat. Landsc. Ecol. 24, 547–555. https://doi.org/10.1007/s10980-009-9331-2</w:t>
      </w:r>
    </w:p>
    <w:p w14:paraId="32840458" w14:textId="77777777" w:rsidR="00BD6D16" w:rsidRDefault="00BD6D16" w:rsidP="00BD6D16">
      <w:pPr>
        <w:pStyle w:val="Bibliography"/>
      </w:pPr>
      <w:r>
        <w:t>Jauker, F., Jauker, B., Grass, I., Steffan-Dewenter, I., Wolters, V., 2019. Partitioning wild bee and hoverfly contributions to plant–pollinator network structure in fragmented habitats. Ecology 100, e02569. https://doi.org/10.1002/ecy.2569</w:t>
      </w:r>
    </w:p>
    <w:p w14:paraId="0DA765AF" w14:textId="77777777" w:rsidR="00BD6D16" w:rsidRDefault="00BD6D16" w:rsidP="00BD6D16">
      <w:pPr>
        <w:pStyle w:val="Bibliography"/>
      </w:pPr>
      <w:r>
        <w:t>Jha, S., Kremen, C., 2013. Urban land use limits regional bumble bee gene flow. Mol. Ecol. 22, 2483–2495. https://doi.org/10.1111/mec.12275</w:t>
      </w:r>
    </w:p>
    <w:p w14:paraId="69F4A983" w14:textId="77777777" w:rsidR="00BD6D16" w:rsidRDefault="00BD6D16" w:rsidP="00BD6D16">
      <w:pPr>
        <w:pStyle w:val="Bibliography"/>
      </w:pPr>
      <w:r>
        <w:t>Jia, H., Liu, Y., Li, X., Li, H., Pan, Y., Hu, C., Zhou, X., Wyckhuys, K.A., Wu, K., 2022. Windborne migration amplifies insect-mediated pollination services. eLife 11, e76230. https://doi.org/10.7554/eLife.76230</w:t>
      </w:r>
    </w:p>
    <w:p w14:paraId="6A17F69B" w14:textId="77777777" w:rsidR="00BD6D16" w:rsidRDefault="00BD6D16" w:rsidP="00BD6D16">
      <w:pPr>
        <w:pStyle w:val="Bibliography"/>
      </w:pPr>
      <w:r>
        <w:t>Jombart, T., 2008. Adegenet: A R package for the multivariate analysis of genetic markers. Bioinformatics 24, 1403–1405. https://doi.org/10.1093/bioinformatics/btn129</w:t>
      </w:r>
    </w:p>
    <w:p w14:paraId="345C875A" w14:textId="77777777" w:rsidR="00BD6D16" w:rsidRDefault="00BD6D16" w:rsidP="00BD6D16">
      <w:pPr>
        <w:pStyle w:val="Bibliography"/>
      </w:pPr>
      <w:r>
        <w:t>Jombart, T., Ahmed, I., 2011. adegenet 1.3-1: New tools for the analysis of genome-wide SNP data. Bioinformatics 27, 3070–3071. https://doi.org/10.1093/bioinformatics/btr521</w:t>
      </w:r>
    </w:p>
    <w:p w14:paraId="5CC168E0" w14:textId="77777777" w:rsidR="00BD6D16" w:rsidRDefault="00BD6D16" w:rsidP="00BD6D16">
      <w:pPr>
        <w:pStyle w:val="Bibliography"/>
      </w:pPr>
      <w:r>
        <w:t>Jombart, T., Collins, C., 2022. A tutorial for Discriminant Analysis of Principal Components (DAPC) using adegenet 2.1.6.</w:t>
      </w:r>
    </w:p>
    <w:p w14:paraId="02E149C6" w14:textId="77777777" w:rsidR="00BD6D16" w:rsidRDefault="00BD6D16" w:rsidP="00BD6D16">
      <w:pPr>
        <w:pStyle w:val="Bibliography"/>
      </w:pPr>
      <w:r w:rsidRPr="00BD6D16">
        <w:rPr>
          <w:lang w:val="fr-FR"/>
        </w:rPr>
        <w:t xml:space="preserve">Jombart, T., Devillard, S., Balloux, F., 2010. </w:t>
      </w:r>
      <w:r>
        <w:t>Discriminant analysis of principal components: a new method for the analysis of genetically structured populations. BMC Genet. 11, 94. https://doi.org/10.1186/1471-2156-11-94</w:t>
      </w:r>
    </w:p>
    <w:p w14:paraId="17D7CFBA" w14:textId="77777777" w:rsidR="00BD6D16" w:rsidRDefault="00BD6D16" w:rsidP="00BD6D16">
      <w:pPr>
        <w:pStyle w:val="Bibliography"/>
      </w:pPr>
      <w:r>
        <w:t>Jombart, T., Pontier, D., Dufour,  a-B., 2009. Genetic markers in the playground of multivariate analysis. Heredity 102, 330–341. https://doi.org/10.1038/hdy.2008.130</w:t>
      </w:r>
    </w:p>
    <w:p w14:paraId="4D48DF26" w14:textId="77777777" w:rsidR="00BD6D16" w:rsidRDefault="00BD6D16" w:rsidP="00BD6D16">
      <w:pPr>
        <w:pStyle w:val="Bibliography"/>
      </w:pPr>
      <w:r>
        <w:t>Kamvar, Z.N., Tabima, J.F., Gr̈unwald, N.J., 2014. Poppr: An R package for genetic analysis of populations with clonal, partially clonal, and/or sexual reproduction. PeerJ 2014, 1–14. https://doi.org/10.7717/peerj.281</w:t>
      </w:r>
    </w:p>
    <w:p w14:paraId="7FA597B5" w14:textId="77777777" w:rsidR="00BD6D16" w:rsidRDefault="00BD6D16" w:rsidP="00BD6D16">
      <w:pPr>
        <w:pStyle w:val="Bibliography"/>
      </w:pPr>
      <w:r>
        <w:t>Klein, A.-M., Vaissière, B.E., Cane, J.H., Steffan-Dewenter, I., Cunningham, S.A., Kremen, C., Tscharntke, T., 2007. Importance of pollinators in changing landscapes for world crops. Proc. R. Soc. B Biol. Sci. 274, 303–313. https://doi.org/10.1098/rspb.2006.3721</w:t>
      </w:r>
    </w:p>
    <w:p w14:paraId="0EB9F1F8" w14:textId="77777777" w:rsidR="00BD6D16" w:rsidRPr="00BD6D16" w:rsidRDefault="00BD6D16" w:rsidP="00BD6D16">
      <w:pPr>
        <w:pStyle w:val="Bibliography"/>
        <w:rPr>
          <w:lang w:val="de-LU"/>
        </w:rPr>
      </w:pPr>
      <w:r>
        <w:lastRenderedPageBreak/>
        <w:t xml:space="preserve">Loiselle, B. a, Sork, V.L., Nason, J., Graham, C., 1995. Spatial Genetic Structure of a Tropical Understory Shrub. </w:t>
      </w:r>
      <w:r w:rsidRPr="00BD6D16">
        <w:rPr>
          <w:lang w:val="de-LU"/>
        </w:rPr>
        <w:t>Am. J. Bot. 82, 1420–1425.</w:t>
      </w:r>
    </w:p>
    <w:p w14:paraId="0E846A46" w14:textId="77777777" w:rsidR="00BD6D16" w:rsidRDefault="00BD6D16" w:rsidP="00BD6D16">
      <w:pPr>
        <w:pStyle w:val="Bibliography"/>
      </w:pPr>
      <w:r w:rsidRPr="00BD6D16">
        <w:rPr>
          <w:lang w:val="de-LU"/>
        </w:rPr>
        <w:t xml:space="preserve">Lövei, G.L., Macleod, A., Hickman, J.M., 1998. </w:t>
      </w:r>
      <w:r>
        <w:t>Dispersal and effects of barriers on the movement of the New Zealand hover fly Melanostoma fasciatum (Dipt., Syrphidae) on cultivated land. J. Appl. Entomol. 122, 115–120. https://doi.org/10.1111/j.1439-0418.1998.tb01471.x</w:t>
      </w:r>
    </w:p>
    <w:p w14:paraId="08EDB53B" w14:textId="77777777" w:rsidR="00BD6D16" w:rsidRDefault="00BD6D16" w:rsidP="00BD6D16">
      <w:pPr>
        <w:pStyle w:val="Bibliography"/>
      </w:pPr>
      <w:r>
        <w:t>Lozier, J.D., Strange, J.P., Stewart, I.J., Cameron, S.A., 2011. Patterns of range-wide genetic variation in six North American bumble bee (Apidae: Bombus) species. Mol. Ecol. 20, 4870–4888. https://doi.org/10.1111/j.1365-294X.2011.05314.x</w:t>
      </w:r>
    </w:p>
    <w:p w14:paraId="224E5BF2" w14:textId="77777777" w:rsidR="00BD6D16" w:rsidRDefault="00BD6D16" w:rsidP="00BD6D16">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332A1FA4" w14:textId="77777777" w:rsidR="00BD6D16" w:rsidRDefault="00BD6D16" w:rsidP="00BD6D16">
      <w:pPr>
        <w:pStyle w:val="Bibliography"/>
      </w:pPr>
      <w:r>
        <w:t>Menz, M.H.M., Reynolds, D.R., Gao, B., Hu, G., Chapman, J.W., Wotton, K.R., 2019. Mechanisms and Consequences of Partial Migration in Insects. Front. Ecol. Evol. 7.</w:t>
      </w:r>
    </w:p>
    <w:p w14:paraId="720CB06A" w14:textId="77777777" w:rsidR="00BD6D16" w:rsidRPr="00BD6D16" w:rsidRDefault="00BD6D16" w:rsidP="00BD6D16">
      <w:pPr>
        <w:pStyle w:val="Bibliography"/>
        <w:rPr>
          <w:lang w:val="fr-FR"/>
        </w:rPr>
      </w:pPr>
      <w:r>
        <w:t xml:space="preserve">Miller, J.M., Cullingham, C.I., Peery, R.M., 2020. The influence of a priori grouping on inference of genetic clusters: simulation study and literature review of the DAPC method. </w:t>
      </w:r>
      <w:r w:rsidRPr="00BD6D16">
        <w:rPr>
          <w:lang w:val="fr-FR"/>
        </w:rPr>
        <w:t>Heredity 125, 269–280.</w:t>
      </w:r>
    </w:p>
    <w:p w14:paraId="6BD8CA8A" w14:textId="77777777" w:rsidR="00BD6D16" w:rsidRPr="00BD6D16" w:rsidRDefault="00BD6D16" w:rsidP="00BD6D16">
      <w:pPr>
        <w:pStyle w:val="Bibliography"/>
        <w:rPr>
          <w:lang w:val="fr-FR"/>
        </w:rPr>
      </w:pPr>
      <w:r w:rsidRPr="00BD6D16">
        <w:rPr>
          <w:lang w:val="fr-FR"/>
        </w:rPr>
        <w:t>Ministère de l’Environnement, du Climat et du Développement durable, 2022. Plan Pollinisateurs Luxembourg [WWW Document]. Plan Pollinis. URL https://www.planpollinisateurs.lu (accessed 9.16.22).</w:t>
      </w:r>
    </w:p>
    <w:p w14:paraId="76DF1008" w14:textId="77777777" w:rsidR="00BD6D16" w:rsidRDefault="00BD6D16" w:rsidP="00BD6D16">
      <w:pPr>
        <w:pStyle w:val="Bibliography"/>
      </w:pPr>
      <w:r w:rsidRPr="00BD6D16">
        <w:rPr>
          <w:lang w:val="fr-FR"/>
        </w:rPr>
        <w:t xml:space="preserve">Miranda, G.F.G., Young, A.D., Locke, M.M., Marshall, S.A., Skevington, J.H., Thompson, F.C., 2013. </w:t>
      </w:r>
      <w:r>
        <w:t>Key to the Genera of Nearctic Syrphidae. Can. J. Arthropod Identif. 23.</w:t>
      </w:r>
    </w:p>
    <w:p w14:paraId="66770581" w14:textId="77777777" w:rsidR="00BD6D16" w:rsidRDefault="00BD6D16" w:rsidP="00BD6D16">
      <w:pPr>
        <w:pStyle w:val="Bibliography"/>
      </w:pPr>
      <w:r>
        <w:t>Moquet, L., Laurent, E., Bacchetta, R., Jacquemart, A.-L., 2018. Conservation of hoverflies (Diptera, Syrphidae) requires complementary resources at the landscape and local scales. Insect Conserv. Divers. 11, 72–87. https://doi.org/10.1111/icad.12245</w:t>
      </w:r>
    </w:p>
    <w:p w14:paraId="7F1B16C7" w14:textId="77777777" w:rsidR="00BD6D16" w:rsidRDefault="00BD6D16" w:rsidP="00BD6D16">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4D45C63B" w14:textId="77777777" w:rsidR="00BD6D16" w:rsidRDefault="00BD6D16" w:rsidP="00BD6D16">
      <w:pPr>
        <w:pStyle w:val="Bibliography"/>
      </w:pPr>
      <w:r>
        <w:t>Ollerton, J., 2017. Pollinator Diversity: Distribution, Ecological Function, and Conservation. Annu. Rev. Ecol. Evol. Syst. 48, 353–376. https://doi.org/10.1146/annurev-ecolsys-110316-022919</w:t>
      </w:r>
    </w:p>
    <w:p w14:paraId="08D29BAE" w14:textId="77777777" w:rsidR="00BD6D16" w:rsidRDefault="00BD6D16" w:rsidP="00BD6D16">
      <w:pPr>
        <w:pStyle w:val="Bibliography"/>
      </w:pPr>
      <w:r>
        <w:t>Ollerton, J., Winfree, R., Tarrant, S., 2011. How many flowering plants are pollinated by animals? Oikos 120, 321–326. https://doi.org/10.1111/j.1600-0706.2010.18644.x</w:t>
      </w:r>
    </w:p>
    <w:p w14:paraId="12AB1850" w14:textId="77777777" w:rsidR="00BD6D16" w:rsidRDefault="00BD6D16" w:rsidP="00BD6D16">
      <w:pPr>
        <w:pStyle w:val="Bibliography"/>
      </w:pPr>
      <w:r>
        <w:t>Ouin, A., Menozzi, P., Coulon, M., Hamilton, A.J., Sarthou, J.P., Tsafack, N., Vialatte, A., Ponsard, S., 2011. Can deuterium stable isotope values be used to assign the geographic origin of an auxiliary hoverfly in south-western France? Rapid Commun. Mass Spectrom. 25, 2793–2798. https://doi.org/10.1002/rcm.5127</w:t>
      </w:r>
    </w:p>
    <w:p w14:paraId="48D06E15" w14:textId="77777777" w:rsidR="00BD6D16" w:rsidRDefault="00BD6D16" w:rsidP="00BD6D16">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7F1BFE3B" w14:textId="77777777" w:rsidR="00BD6D16" w:rsidRDefault="00BD6D16" w:rsidP="00BD6D16">
      <w:pPr>
        <w:pStyle w:val="Bibliography"/>
      </w:pPr>
      <w:r>
        <w:t>Paradis, E., 2010. pegas : an R package for population genetics with an integrated – modular approach 26, 419–420. https://doi.org/10.1093/bioinformatics/btp696</w:t>
      </w:r>
    </w:p>
    <w:p w14:paraId="6FF51F22" w14:textId="77777777" w:rsidR="00BD6D16" w:rsidRDefault="00BD6D16" w:rsidP="00BD6D16">
      <w:pPr>
        <w:pStyle w:val="Bibliography"/>
      </w:pPr>
      <w:r w:rsidRPr="00BD6D16">
        <w:rPr>
          <w:lang w:val="de-LU"/>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29B84560" w14:textId="77777777" w:rsidR="00BD6D16" w:rsidRPr="00BD6D16" w:rsidRDefault="00BD6D16" w:rsidP="00BD6D16">
      <w:pPr>
        <w:pStyle w:val="Bibliography"/>
        <w:rPr>
          <w:lang w:val="de-LU"/>
        </w:rPr>
      </w:pPr>
      <w:r>
        <w:lastRenderedPageBreak/>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BD6D16">
        <w:rPr>
          <w:lang w:val="de-LU"/>
        </w:rPr>
        <w:t>Pensoft Publishers, Sofia, Bulgaria.</w:t>
      </w:r>
    </w:p>
    <w:p w14:paraId="1D4A4E9E" w14:textId="77777777" w:rsidR="00BD6D16" w:rsidRDefault="00BD6D16" w:rsidP="00BD6D16">
      <w:pPr>
        <w:pStyle w:val="Bibliography"/>
      </w:pPr>
      <w:r w:rsidRPr="00BD6D16">
        <w:rPr>
          <w:lang w:val="de-LU"/>
        </w:rPr>
        <w:t xml:space="preserve">Potts, S.G., Biesmeijer, J.C., Kremen, C., Neumann, P., Schweiger, O., Kunin, W.E., 2010. </w:t>
      </w:r>
      <w:r>
        <w:t>Global pollinator declines: trends, impacts and drivers. Trends Ecol. Evol. 25, 345–353. https://doi.org/10.1016/j.tree.2010.01.007</w:t>
      </w:r>
    </w:p>
    <w:p w14:paraId="46B6B59A" w14:textId="77777777" w:rsidR="00BD6D16" w:rsidRDefault="00BD6D16" w:rsidP="00BD6D16">
      <w:pPr>
        <w:pStyle w:val="Bibliography"/>
      </w:pPr>
      <w:r>
        <w:t>Pritchard, J.K., Stephens, M., Donnelly, P., 2000. Inference of Population Structure Using Multilocus Genotype Data.</w:t>
      </w:r>
    </w:p>
    <w:p w14:paraId="6A61A33E" w14:textId="77777777" w:rsidR="00BD6D16" w:rsidRDefault="00BD6D16" w:rsidP="00BD6D16">
      <w:pPr>
        <w:pStyle w:val="Bibliography"/>
      </w:pPr>
      <w:r>
        <w:t>R Core Team, 2022. R: A language and environment for statistical computing.</w:t>
      </w:r>
    </w:p>
    <w:p w14:paraId="3EC07A9C" w14:textId="77777777" w:rsidR="00BD6D16" w:rsidRDefault="00BD6D16" w:rsidP="00BD6D16">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792C7A86" w14:textId="77777777" w:rsidR="00BD6D16" w:rsidRPr="00BD6D16" w:rsidRDefault="00BD6D16" w:rsidP="00BD6D16">
      <w:pPr>
        <w:pStyle w:val="Bibliography"/>
        <w:rPr>
          <w:lang w:val="de-LU"/>
        </w:rPr>
      </w:pPr>
      <w:r>
        <w:t xml:space="preserve">Rands, S.A., 2014. Landscape fragmentation and pollinator movement within agricultural environments: a modelling framework for exploring foraging and movement ecology. </w:t>
      </w:r>
      <w:r w:rsidRPr="00BD6D16">
        <w:rPr>
          <w:lang w:val="de-LU"/>
        </w:rPr>
        <w:t>PeerJ 2, e269. https://doi.org/10.7717/peerj.269</w:t>
      </w:r>
    </w:p>
    <w:p w14:paraId="3A656E4D" w14:textId="77777777" w:rsidR="00BD6D16" w:rsidRDefault="00BD6D16" w:rsidP="00BD6D16">
      <w:pPr>
        <w:pStyle w:val="Bibliography"/>
      </w:pPr>
      <w:r w:rsidRPr="00BD6D16">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6045511E" w14:textId="77777777" w:rsidR="00BD6D16" w:rsidRDefault="00BD6D16" w:rsidP="00BD6D16">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5E45E13C" w14:textId="77777777" w:rsidR="00BD6D16" w:rsidRDefault="00BD6D16" w:rsidP="00BD6D16">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39DEA5DF" w14:textId="77777777" w:rsidR="00BD6D16" w:rsidRDefault="00BD6D16" w:rsidP="00BD6D16">
      <w:pPr>
        <w:pStyle w:val="Bibliography"/>
      </w:pPr>
      <w:r>
        <w:t>Rotheray, G.E., 1993. Colour Guide to Hoverfly Larvae (Diptera: Syrphidae). Dipter. Dig. 9.</w:t>
      </w:r>
    </w:p>
    <w:p w14:paraId="2D8E2525" w14:textId="77777777" w:rsidR="00BD6D16" w:rsidRDefault="00BD6D16" w:rsidP="00BD6D16">
      <w:pPr>
        <w:pStyle w:val="Bibliography"/>
      </w:pPr>
      <w:r>
        <w:t>RStudio Team, 2022. RStudio: Integrated Development Environment for R.</w:t>
      </w:r>
    </w:p>
    <w:p w14:paraId="4133BAB5" w14:textId="77777777" w:rsidR="00BD6D16" w:rsidRDefault="00BD6D16" w:rsidP="00BD6D16">
      <w:pPr>
        <w:pStyle w:val="Bibliography"/>
      </w:pPr>
      <w:r>
        <w:t>Sánchez-Bayo, F., Wyckhuys, K.A.G., 2021. Further evidence for a global decline of the entomofauna. Austral Entomol. 60, 9–26. https://doi.org/10.1111/aen.12509</w:t>
      </w:r>
    </w:p>
    <w:p w14:paraId="788E896B" w14:textId="77777777" w:rsidR="00BD6D16" w:rsidRDefault="00BD6D16" w:rsidP="00BD6D16">
      <w:pPr>
        <w:pStyle w:val="Bibliography"/>
      </w:pPr>
      <w:r>
        <w:t>Sánchez-Bayo, F., Wyckhuys, K.A.G., 2019. Worldwide decline of the entomofauna: A review of its drivers. Biol. Conserv. 232, 8–27. https://doi.org/10.1016/j.biocon.2019.01.020</w:t>
      </w:r>
    </w:p>
    <w:p w14:paraId="0F3ABBA5" w14:textId="77777777" w:rsidR="00BD6D16" w:rsidRDefault="00BD6D16" w:rsidP="00BD6D16">
      <w:pPr>
        <w:pStyle w:val="Bibliography"/>
      </w:pPr>
      <w:r>
        <w:t>Schauer, B., Bong, J., Popp, C., Obermaier, E., Feldhaar, H., 2018. Dispersal limitation of saproxylic insects in a managed forest? A population genetics approach. Basic Appl. Ecol. 32, 26–38. https://doi.org/10.1016/j.baae.2018.01.005</w:t>
      </w:r>
    </w:p>
    <w:p w14:paraId="5B3D6076" w14:textId="77777777" w:rsidR="00BD6D16" w:rsidRDefault="00BD6D16" w:rsidP="00BD6D16">
      <w:pPr>
        <w:pStyle w:val="Bibliography"/>
      </w:pPr>
      <w:r>
        <w:lastRenderedPageBreak/>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5CAA7F8F" w14:textId="77777777" w:rsidR="00BD6D16" w:rsidRDefault="00BD6D16" w:rsidP="00BD6D16">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13EC71FC" w14:textId="77777777" w:rsidR="00BD6D16" w:rsidRDefault="00BD6D16" w:rsidP="00BD6D16">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70DD8CA3" w14:textId="77777777" w:rsidR="00BD6D16" w:rsidRDefault="00BD6D16" w:rsidP="00BD6D16">
      <w:pPr>
        <w:pStyle w:val="Bibliography"/>
      </w:pPr>
      <w:r>
        <w:t>Speight, M.C.D., 2017. Species account of European Syrphidae, Syrph the Net, the database of European Syrphidae (Diptera). Syrph the Net publications, Dublin, Ireland.</w:t>
      </w:r>
    </w:p>
    <w:p w14:paraId="7E693CFA" w14:textId="77777777" w:rsidR="00BD6D16" w:rsidRPr="00BD6D16" w:rsidRDefault="00BD6D16" w:rsidP="00BD6D16">
      <w:pPr>
        <w:pStyle w:val="Bibliography"/>
        <w:rPr>
          <w:lang w:val="de-LU"/>
        </w:rPr>
      </w:pPr>
      <w:r>
        <w:t xml:space="preserve">Ssymank, A., Kearns, C.A., Pape, T., Thompson, F.C., 2008. Pollinating Flies (Diptera): A major contribution to plant diversity and agricultural production. </w:t>
      </w:r>
      <w:r w:rsidRPr="00BD6D16">
        <w:rPr>
          <w:lang w:val="de-LU"/>
        </w:rPr>
        <w:t>Biodiversity 9, 86–89. https://doi.org/10.1080/14888386.2008.9712892</w:t>
      </w:r>
    </w:p>
    <w:p w14:paraId="26553516" w14:textId="77777777" w:rsidR="00BD6D16" w:rsidRPr="00BD6D16" w:rsidRDefault="00BD6D16" w:rsidP="00BD6D16">
      <w:pPr>
        <w:pStyle w:val="Bibliography"/>
        <w:rPr>
          <w:lang w:val="de-LU"/>
        </w:rPr>
      </w:pPr>
      <w:r w:rsidRPr="00BD6D16">
        <w:rPr>
          <w:lang w:val="de-LU"/>
        </w:rPr>
        <w:t>Stadt Köln, 2022. Insektenschutz [WWW Document]. URL https://www.stadt-koeln.de/leben-in-koeln/klima-umwelt-tiere/insektenschutz (accessed 9.16.22).</w:t>
      </w:r>
    </w:p>
    <w:p w14:paraId="2DE266FC" w14:textId="77777777" w:rsidR="00BD6D16" w:rsidRPr="00BD6D16" w:rsidRDefault="00BD6D16" w:rsidP="00BD6D16">
      <w:pPr>
        <w:pStyle w:val="Bibliography"/>
        <w:rPr>
          <w:lang w:val="de-LU"/>
        </w:rPr>
      </w:pPr>
      <w:r w:rsidRPr="00BD6D16">
        <w:rPr>
          <w:lang w:val="de-LU"/>
        </w:rPr>
        <w:t xml:space="preserve">Steffan-Dewenter, I., Münzenberg, U., Bürger, C., Thies, C., Tscharntke, T., 2002. </w:t>
      </w:r>
      <w:r>
        <w:t xml:space="preserve">Scale-Dependent Effects of Landscape Context on Three Pollinator Guilds. </w:t>
      </w:r>
      <w:r w:rsidRPr="00BD6D16">
        <w:rPr>
          <w:lang w:val="de-LU"/>
        </w:rPr>
        <w:t>Ecology 83, 1421–1432. https://doi.org/10.1890/0012-9658(2002)083[1421:SDEOLC]2.0.CO;2</w:t>
      </w:r>
    </w:p>
    <w:p w14:paraId="61958ACA" w14:textId="77777777" w:rsidR="00BD6D16" w:rsidRDefault="00BD6D16" w:rsidP="00BD6D16">
      <w:pPr>
        <w:pStyle w:val="Bibliography"/>
      </w:pPr>
      <w:r w:rsidRPr="00BD6D16">
        <w:rPr>
          <w:lang w:val="de-LU"/>
        </w:rPr>
        <w:t xml:space="preserve">Taylor, P.D., Fahrig, L., Henein, K., Merriam, G., 1993. </w:t>
      </w:r>
      <w:r>
        <w:t>Connectivity Is a Vital Element of Landscape Structure. Oikos 68, 571. https://doi.org/10.2307/3544927</w:t>
      </w:r>
    </w:p>
    <w:p w14:paraId="40FA5EE5" w14:textId="77777777" w:rsidR="00BD6D16" w:rsidRDefault="00BD6D16" w:rsidP="00BD6D16">
      <w:pPr>
        <w:pStyle w:val="Bibliography"/>
      </w:pPr>
      <w:r>
        <w:t>Thompson, F.C., 2008. A conspectus of New Zealand flower flies (Diptera: Syrphidae) with the description of a new genus and species. Zootaxa 1716, 1. https://doi.org/10.11646/zootaxa.1716.1.1</w:t>
      </w:r>
    </w:p>
    <w:p w14:paraId="6017462A" w14:textId="77777777" w:rsidR="00BD6D16" w:rsidRPr="00BD6D16" w:rsidRDefault="00BD6D16" w:rsidP="00BD6D16">
      <w:pPr>
        <w:pStyle w:val="Bibliography"/>
        <w:rPr>
          <w:lang w:val="fr-FR"/>
        </w:rPr>
      </w:pPr>
      <w:r>
        <w:t xml:space="preserve">Vanbergen, A.J., 1, 2, 3, 4, 2013. Threats to an ecosystem service: pressures on pollinators. </w:t>
      </w:r>
      <w:r w:rsidRPr="00BD6D16">
        <w:rPr>
          <w:lang w:val="fr-FR"/>
        </w:rPr>
        <w:t>Front. Ecol. Environ. 11, 251–259. https://doi.org/10.1890/120126</w:t>
      </w:r>
    </w:p>
    <w:p w14:paraId="77EBA454" w14:textId="77777777" w:rsidR="00BD6D16" w:rsidRDefault="00BD6D16" w:rsidP="00BD6D16">
      <w:pPr>
        <w:pStyle w:val="Bibliography"/>
      </w:pPr>
      <w:r w:rsidRPr="00BD6D16">
        <w:rPr>
          <w:lang w:val="fr-FR"/>
        </w:rPr>
        <w:t xml:space="preserve">Vekemans, X., Hardy, O.J., 2004. </w:t>
      </w:r>
      <w:r>
        <w:t>New insights from fine-scale spatial genetic structure analyses in plant populations. Mol. Ecol. 13, 921–935. https://doi.org/10.1046/j.1365-294X.2004.02076.x</w:t>
      </w:r>
    </w:p>
    <w:p w14:paraId="260C1A03" w14:textId="77777777" w:rsidR="00BD6D16" w:rsidRDefault="00BD6D16" w:rsidP="00BD6D16">
      <w:pPr>
        <w:pStyle w:val="Bibliography"/>
      </w:pPr>
      <w:r>
        <w:t>Wang, J., 2017. The computer program structure for assigning individuals to populations: easy to use but easier to misuse. Mol. Ecol. Resour. 17, 981–990.</w:t>
      </w:r>
    </w:p>
    <w:p w14:paraId="394EA35B" w14:textId="77777777" w:rsidR="00BD6D16" w:rsidRDefault="00BD6D16" w:rsidP="00BD6D16">
      <w:pPr>
        <w:pStyle w:val="Bibliography"/>
      </w:pPr>
      <w:r>
        <w:t>Wardhaugh, C.W., 2015. How many species of arthropods visit flowers? Arthropod-Plant Interact. 9, 547–565. https://doi.org/10.1007/s11829-015-9398-4</w:t>
      </w:r>
    </w:p>
    <w:p w14:paraId="18DDB1BA" w14:textId="77777777" w:rsidR="00BD6D16" w:rsidRDefault="00BD6D16" w:rsidP="00BD6D16">
      <w:pPr>
        <w:pStyle w:val="Bibliography"/>
      </w:pPr>
      <w:r>
        <w:t>Wellington, W.G., Fitzpatrick, S.M., 1981. Territoriality in the drone fly, Eristalis tenax (Diptera: Syrphidae). Can. Entomol. 113, 695–704. https://doi.org/10.4039/Ent113695-8</w:t>
      </w:r>
    </w:p>
    <w:p w14:paraId="0BF7F3FB" w14:textId="77777777" w:rsidR="00BD6D16" w:rsidRDefault="00BD6D16" w:rsidP="00BD6D16">
      <w:pPr>
        <w:pStyle w:val="Bibliography"/>
      </w:pPr>
      <w:r>
        <w:t>Winfree, R., Bartomeus, I., Cariveau, D.P., 2011. Native Pollinators in Anthropogenic Habitats. Annu. Rev. Ecol. Evol. Syst. 42, 1–22. https://doi.org/10.1146/annurev-ecolsys-102710-145042</w:t>
      </w:r>
    </w:p>
    <w:p w14:paraId="42579BA1" w14:textId="77777777" w:rsidR="00BD6D16" w:rsidRDefault="00BD6D16" w:rsidP="00BD6D16">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35FA5937" w14:textId="77777777" w:rsidR="00BD6D16" w:rsidRDefault="00BD6D16" w:rsidP="00BD6D16">
      <w:pPr>
        <w:pStyle w:val="Bibliography"/>
      </w:pPr>
      <w:r>
        <w:lastRenderedPageBreak/>
        <w:t>Wratten, S.D., Bowie, M.H., Hickman, J.M., Evans, A.M., Sedcole, J.R., Tylianakis, J.M., 2003. Field boundaries as barriers to movement of hover flies (Diptera: Syrphidae) in cultivated land. Oecologia 134, 605–611. https://doi.org/10.1007/s00442-002-1128-9</w:t>
      </w:r>
    </w:p>
    <w:p w14:paraId="0C540AB6" w14:textId="42AB9232" w:rsidR="00F266AA" w:rsidRDefault="00F622C3" w:rsidP="006F501D">
      <w:r>
        <w:fldChar w:fldCharType="end"/>
      </w:r>
      <w:bookmarkEnd w:id="0"/>
    </w:p>
    <w:sectPr w:rsidR="00F266A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F9BDAB" w14:textId="77777777" w:rsidR="00DD1B89" w:rsidRDefault="00DD1B89" w:rsidP="001E1E6D">
      <w:pPr>
        <w:spacing w:after="0" w:line="240" w:lineRule="auto"/>
      </w:pPr>
      <w:r>
        <w:separator/>
      </w:r>
    </w:p>
  </w:endnote>
  <w:endnote w:type="continuationSeparator" w:id="0">
    <w:p w14:paraId="012C3F25" w14:textId="77777777" w:rsidR="00DD1B89" w:rsidRDefault="00DD1B89"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3B341ED0" w:rsidR="001E1E6D" w:rsidRDefault="001E1E6D">
        <w:pPr>
          <w:pStyle w:val="Footer"/>
          <w:jc w:val="right"/>
        </w:pPr>
        <w:r>
          <w:fldChar w:fldCharType="begin"/>
        </w:r>
        <w:r>
          <w:instrText xml:space="preserve"> PAGE   \* MERGEFORMAT </w:instrText>
        </w:r>
        <w:r>
          <w:fldChar w:fldCharType="separate"/>
        </w:r>
        <w:r w:rsidR="00BD6D16">
          <w:rPr>
            <w:noProof/>
          </w:rPr>
          <w:t>5</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F3DB10" w14:textId="77777777" w:rsidR="00DD1B89" w:rsidRDefault="00DD1B89" w:rsidP="001E1E6D">
      <w:pPr>
        <w:spacing w:after="0" w:line="240" w:lineRule="auto"/>
      </w:pPr>
      <w:r>
        <w:separator/>
      </w:r>
    </w:p>
  </w:footnote>
  <w:footnote w:type="continuationSeparator" w:id="0">
    <w:p w14:paraId="5878E730" w14:textId="77777777" w:rsidR="00DD1B89" w:rsidRDefault="00DD1B89"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2"/>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20207"/>
    <w:rsid w:val="00036544"/>
    <w:rsid w:val="000451BB"/>
    <w:rsid w:val="00056907"/>
    <w:rsid w:val="0006107C"/>
    <w:rsid w:val="00063465"/>
    <w:rsid w:val="000B0738"/>
    <w:rsid w:val="000B5A77"/>
    <w:rsid w:val="000B5C6C"/>
    <w:rsid w:val="000C470D"/>
    <w:rsid w:val="000C4754"/>
    <w:rsid w:val="000C684F"/>
    <w:rsid w:val="000C6B21"/>
    <w:rsid w:val="000C6FC2"/>
    <w:rsid w:val="000C7F6C"/>
    <w:rsid w:val="000E6D1E"/>
    <w:rsid w:val="0011071F"/>
    <w:rsid w:val="001205C9"/>
    <w:rsid w:val="00120621"/>
    <w:rsid w:val="0012154E"/>
    <w:rsid w:val="001245B2"/>
    <w:rsid w:val="001360C3"/>
    <w:rsid w:val="00140123"/>
    <w:rsid w:val="0014047B"/>
    <w:rsid w:val="001529C0"/>
    <w:rsid w:val="00154AA8"/>
    <w:rsid w:val="001611B4"/>
    <w:rsid w:val="0016339B"/>
    <w:rsid w:val="00163921"/>
    <w:rsid w:val="0016497D"/>
    <w:rsid w:val="00165F8F"/>
    <w:rsid w:val="001737CB"/>
    <w:rsid w:val="00175A20"/>
    <w:rsid w:val="00177017"/>
    <w:rsid w:val="001B6B2C"/>
    <w:rsid w:val="001C3D50"/>
    <w:rsid w:val="001E0187"/>
    <w:rsid w:val="001E1572"/>
    <w:rsid w:val="001E1E6D"/>
    <w:rsid w:val="001E2830"/>
    <w:rsid w:val="001E39EE"/>
    <w:rsid w:val="001E4B4C"/>
    <w:rsid w:val="001F1176"/>
    <w:rsid w:val="001F6E1B"/>
    <w:rsid w:val="00211E3F"/>
    <w:rsid w:val="00216E0E"/>
    <w:rsid w:val="00222549"/>
    <w:rsid w:val="00224F6E"/>
    <w:rsid w:val="00227D04"/>
    <w:rsid w:val="00232380"/>
    <w:rsid w:val="00232AC8"/>
    <w:rsid w:val="00235455"/>
    <w:rsid w:val="0024761A"/>
    <w:rsid w:val="00254EE3"/>
    <w:rsid w:val="00261396"/>
    <w:rsid w:val="00265C11"/>
    <w:rsid w:val="00267577"/>
    <w:rsid w:val="0027098E"/>
    <w:rsid w:val="002749E1"/>
    <w:rsid w:val="00293122"/>
    <w:rsid w:val="00293A84"/>
    <w:rsid w:val="002A33E9"/>
    <w:rsid w:val="002D46A5"/>
    <w:rsid w:val="002F6F08"/>
    <w:rsid w:val="00304D31"/>
    <w:rsid w:val="00310AC9"/>
    <w:rsid w:val="0031407A"/>
    <w:rsid w:val="00315CCD"/>
    <w:rsid w:val="00323BFF"/>
    <w:rsid w:val="0032742B"/>
    <w:rsid w:val="0034214F"/>
    <w:rsid w:val="003544EA"/>
    <w:rsid w:val="003715BB"/>
    <w:rsid w:val="003738E5"/>
    <w:rsid w:val="00375753"/>
    <w:rsid w:val="00390392"/>
    <w:rsid w:val="003913DB"/>
    <w:rsid w:val="00397F55"/>
    <w:rsid w:val="003A22AA"/>
    <w:rsid w:val="003A248F"/>
    <w:rsid w:val="003C4C9B"/>
    <w:rsid w:val="003C7475"/>
    <w:rsid w:val="003D68F6"/>
    <w:rsid w:val="003E34C1"/>
    <w:rsid w:val="003F3CD1"/>
    <w:rsid w:val="003F4DD2"/>
    <w:rsid w:val="003F591F"/>
    <w:rsid w:val="0040773A"/>
    <w:rsid w:val="00422AF5"/>
    <w:rsid w:val="00455797"/>
    <w:rsid w:val="00463806"/>
    <w:rsid w:val="00475EE8"/>
    <w:rsid w:val="00480B08"/>
    <w:rsid w:val="004937A4"/>
    <w:rsid w:val="004B144A"/>
    <w:rsid w:val="004C1C22"/>
    <w:rsid w:val="004C2CEB"/>
    <w:rsid w:val="004D4FD0"/>
    <w:rsid w:val="004E41E0"/>
    <w:rsid w:val="004E4302"/>
    <w:rsid w:val="004E5F81"/>
    <w:rsid w:val="004F6FE8"/>
    <w:rsid w:val="0050365E"/>
    <w:rsid w:val="0050488B"/>
    <w:rsid w:val="00507F33"/>
    <w:rsid w:val="00512650"/>
    <w:rsid w:val="00512C50"/>
    <w:rsid w:val="00517AC7"/>
    <w:rsid w:val="00530D25"/>
    <w:rsid w:val="005314A2"/>
    <w:rsid w:val="00551B3A"/>
    <w:rsid w:val="005652F2"/>
    <w:rsid w:val="00567A1A"/>
    <w:rsid w:val="0057563D"/>
    <w:rsid w:val="00576900"/>
    <w:rsid w:val="00586447"/>
    <w:rsid w:val="005868ED"/>
    <w:rsid w:val="005943E7"/>
    <w:rsid w:val="005966D4"/>
    <w:rsid w:val="005A14F0"/>
    <w:rsid w:val="005A278A"/>
    <w:rsid w:val="005A64CB"/>
    <w:rsid w:val="005A787B"/>
    <w:rsid w:val="005B3379"/>
    <w:rsid w:val="005B55B5"/>
    <w:rsid w:val="005B5671"/>
    <w:rsid w:val="005C0B5C"/>
    <w:rsid w:val="005C38C0"/>
    <w:rsid w:val="005D347F"/>
    <w:rsid w:val="005E357A"/>
    <w:rsid w:val="005E6B61"/>
    <w:rsid w:val="005F1C2F"/>
    <w:rsid w:val="005F4EDF"/>
    <w:rsid w:val="005F5810"/>
    <w:rsid w:val="00602D3A"/>
    <w:rsid w:val="00604B51"/>
    <w:rsid w:val="00615B93"/>
    <w:rsid w:val="00623A8B"/>
    <w:rsid w:val="0064328D"/>
    <w:rsid w:val="006577A9"/>
    <w:rsid w:val="006809BE"/>
    <w:rsid w:val="00681ED5"/>
    <w:rsid w:val="00682835"/>
    <w:rsid w:val="00691E49"/>
    <w:rsid w:val="006959BA"/>
    <w:rsid w:val="006B35C6"/>
    <w:rsid w:val="006B3B09"/>
    <w:rsid w:val="006B5EEF"/>
    <w:rsid w:val="006C0B21"/>
    <w:rsid w:val="006C18C5"/>
    <w:rsid w:val="006C38B2"/>
    <w:rsid w:val="006D0E61"/>
    <w:rsid w:val="006D1555"/>
    <w:rsid w:val="006D1903"/>
    <w:rsid w:val="006D21D5"/>
    <w:rsid w:val="006D3F70"/>
    <w:rsid w:val="006F0220"/>
    <w:rsid w:val="006F4CB8"/>
    <w:rsid w:val="006F501D"/>
    <w:rsid w:val="00701B3D"/>
    <w:rsid w:val="00705A6E"/>
    <w:rsid w:val="007112FD"/>
    <w:rsid w:val="007165F4"/>
    <w:rsid w:val="00727029"/>
    <w:rsid w:val="00733A88"/>
    <w:rsid w:val="00741BEF"/>
    <w:rsid w:val="00747CFA"/>
    <w:rsid w:val="0075181F"/>
    <w:rsid w:val="00752B84"/>
    <w:rsid w:val="00766375"/>
    <w:rsid w:val="00777994"/>
    <w:rsid w:val="00777B20"/>
    <w:rsid w:val="00796CE2"/>
    <w:rsid w:val="007A40AF"/>
    <w:rsid w:val="007B1CEE"/>
    <w:rsid w:val="007B3B15"/>
    <w:rsid w:val="007D3983"/>
    <w:rsid w:val="007F04FD"/>
    <w:rsid w:val="008029F0"/>
    <w:rsid w:val="0080586D"/>
    <w:rsid w:val="008177A0"/>
    <w:rsid w:val="00847839"/>
    <w:rsid w:val="0085357E"/>
    <w:rsid w:val="00865494"/>
    <w:rsid w:val="00871BD4"/>
    <w:rsid w:val="00871CFD"/>
    <w:rsid w:val="00875358"/>
    <w:rsid w:val="00875A11"/>
    <w:rsid w:val="0089101A"/>
    <w:rsid w:val="00897E0A"/>
    <w:rsid w:val="008A7998"/>
    <w:rsid w:val="008B17F5"/>
    <w:rsid w:val="008B1819"/>
    <w:rsid w:val="008C5F0F"/>
    <w:rsid w:val="008E2360"/>
    <w:rsid w:val="008E29AC"/>
    <w:rsid w:val="008E3690"/>
    <w:rsid w:val="008F21C1"/>
    <w:rsid w:val="008F518D"/>
    <w:rsid w:val="008F54F6"/>
    <w:rsid w:val="008F6B6D"/>
    <w:rsid w:val="008F7BFD"/>
    <w:rsid w:val="00901AB9"/>
    <w:rsid w:val="00913306"/>
    <w:rsid w:val="00920AAC"/>
    <w:rsid w:val="0092114A"/>
    <w:rsid w:val="00933051"/>
    <w:rsid w:val="00942DD8"/>
    <w:rsid w:val="00943E08"/>
    <w:rsid w:val="00944BEF"/>
    <w:rsid w:val="00952767"/>
    <w:rsid w:val="00965DCE"/>
    <w:rsid w:val="00967E5E"/>
    <w:rsid w:val="00976057"/>
    <w:rsid w:val="009767CB"/>
    <w:rsid w:val="00977992"/>
    <w:rsid w:val="009802B6"/>
    <w:rsid w:val="009955F0"/>
    <w:rsid w:val="009B1F4A"/>
    <w:rsid w:val="009B4D8A"/>
    <w:rsid w:val="009B5004"/>
    <w:rsid w:val="009C3DBF"/>
    <w:rsid w:val="009C7096"/>
    <w:rsid w:val="009D0044"/>
    <w:rsid w:val="009D3401"/>
    <w:rsid w:val="009E5EEF"/>
    <w:rsid w:val="009F6975"/>
    <w:rsid w:val="009F7E71"/>
    <w:rsid w:val="00A24A4C"/>
    <w:rsid w:val="00A2784D"/>
    <w:rsid w:val="00A36BC4"/>
    <w:rsid w:val="00A4653C"/>
    <w:rsid w:val="00A61678"/>
    <w:rsid w:val="00A70415"/>
    <w:rsid w:val="00A74987"/>
    <w:rsid w:val="00A801DF"/>
    <w:rsid w:val="00A90C03"/>
    <w:rsid w:val="00AB1444"/>
    <w:rsid w:val="00AB5C5F"/>
    <w:rsid w:val="00AD0696"/>
    <w:rsid w:val="00B06AF2"/>
    <w:rsid w:val="00B17A9B"/>
    <w:rsid w:val="00B264B4"/>
    <w:rsid w:val="00B31F3E"/>
    <w:rsid w:val="00B34036"/>
    <w:rsid w:val="00B52E69"/>
    <w:rsid w:val="00B53E2A"/>
    <w:rsid w:val="00B62221"/>
    <w:rsid w:val="00B72960"/>
    <w:rsid w:val="00B83D26"/>
    <w:rsid w:val="00B95C2C"/>
    <w:rsid w:val="00BA13B5"/>
    <w:rsid w:val="00BA4EDB"/>
    <w:rsid w:val="00BB3668"/>
    <w:rsid w:val="00BB45C4"/>
    <w:rsid w:val="00BC2BCD"/>
    <w:rsid w:val="00BC7A53"/>
    <w:rsid w:val="00BD497B"/>
    <w:rsid w:val="00BD6B63"/>
    <w:rsid w:val="00BD6D16"/>
    <w:rsid w:val="00BE187D"/>
    <w:rsid w:val="00BF34D8"/>
    <w:rsid w:val="00BF4293"/>
    <w:rsid w:val="00BF53CF"/>
    <w:rsid w:val="00C04026"/>
    <w:rsid w:val="00C15E9D"/>
    <w:rsid w:val="00C3325D"/>
    <w:rsid w:val="00C35C4D"/>
    <w:rsid w:val="00C442BB"/>
    <w:rsid w:val="00C50DFC"/>
    <w:rsid w:val="00C604D5"/>
    <w:rsid w:val="00C756CD"/>
    <w:rsid w:val="00C77459"/>
    <w:rsid w:val="00C77B81"/>
    <w:rsid w:val="00C83926"/>
    <w:rsid w:val="00C94A14"/>
    <w:rsid w:val="00CA22E4"/>
    <w:rsid w:val="00CC245F"/>
    <w:rsid w:val="00CD6AAF"/>
    <w:rsid w:val="00CD7732"/>
    <w:rsid w:val="00CE3BBC"/>
    <w:rsid w:val="00CE5988"/>
    <w:rsid w:val="00D02D82"/>
    <w:rsid w:val="00D27DAB"/>
    <w:rsid w:val="00D3081D"/>
    <w:rsid w:val="00D35B21"/>
    <w:rsid w:val="00D36B9C"/>
    <w:rsid w:val="00D41164"/>
    <w:rsid w:val="00D74662"/>
    <w:rsid w:val="00D8188A"/>
    <w:rsid w:val="00D84D8F"/>
    <w:rsid w:val="00D95089"/>
    <w:rsid w:val="00DA3363"/>
    <w:rsid w:val="00DC4EF5"/>
    <w:rsid w:val="00DD15EF"/>
    <w:rsid w:val="00DD1B89"/>
    <w:rsid w:val="00DE7D58"/>
    <w:rsid w:val="00E04BED"/>
    <w:rsid w:val="00E06A24"/>
    <w:rsid w:val="00E07818"/>
    <w:rsid w:val="00E07C04"/>
    <w:rsid w:val="00E2503E"/>
    <w:rsid w:val="00E35C57"/>
    <w:rsid w:val="00E41141"/>
    <w:rsid w:val="00E41CB1"/>
    <w:rsid w:val="00E466AD"/>
    <w:rsid w:val="00E53600"/>
    <w:rsid w:val="00E56156"/>
    <w:rsid w:val="00E75E79"/>
    <w:rsid w:val="00E75EAB"/>
    <w:rsid w:val="00E81014"/>
    <w:rsid w:val="00E933B4"/>
    <w:rsid w:val="00E9629B"/>
    <w:rsid w:val="00EA5C10"/>
    <w:rsid w:val="00EA671F"/>
    <w:rsid w:val="00ED107B"/>
    <w:rsid w:val="00ED7063"/>
    <w:rsid w:val="00ED7E29"/>
    <w:rsid w:val="00EE0087"/>
    <w:rsid w:val="00EF094F"/>
    <w:rsid w:val="00F156F3"/>
    <w:rsid w:val="00F15F49"/>
    <w:rsid w:val="00F173A9"/>
    <w:rsid w:val="00F23574"/>
    <w:rsid w:val="00F24C1D"/>
    <w:rsid w:val="00F266AA"/>
    <w:rsid w:val="00F30FFD"/>
    <w:rsid w:val="00F35C53"/>
    <w:rsid w:val="00F46AE1"/>
    <w:rsid w:val="00F5333B"/>
    <w:rsid w:val="00F57983"/>
    <w:rsid w:val="00F622C3"/>
    <w:rsid w:val="00F63B5D"/>
    <w:rsid w:val="00F67664"/>
    <w:rsid w:val="00F74088"/>
    <w:rsid w:val="00F80074"/>
    <w:rsid w:val="00FA04FD"/>
    <w:rsid w:val="00FA6AAD"/>
    <w:rsid w:val="00FB15C8"/>
    <w:rsid w:val="00FC2987"/>
    <w:rsid w:val="00FC703C"/>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AFA45-4706-4078-98FC-D5EDECCE1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5159</Words>
  <Characters>221506</Characters>
  <Application>Microsoft Office Word</Application>
  <DocSecurity>0</DocSecurity>
  <Lines>1845</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3</cp:revision>
  <dcterms:created xsi:type="dcterms:W3CDTF">2021-06-09T14:08:00Z</dcterms:created>
  <dcterms:modified xsi:type="dcterms:W3CDTF">2022-10-1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rg76pTq8"/&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